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619ACAB" w14:textId="51072F9B" w:rsidR="008B69B1" w:rsidRPr="002B5A22" w:rsidRDefault="00C52531" w:rsidP="009C0137">
      <w:pPr>
        <w:spacing w:after="120"/>
        <w:rPr>
          <w:rFonts w:ascii="Arial" w:eastAsia="SimSun" w:hAnsi="Arial" w:cs="Arial"/>
          <w:b/>
          <w:bCs/>
          <w:iCs/>
          <w:noProof/>
          <w:color w:val="000000" w:themeColor="text1"/>
          <w:sz w:val="22"/>
          <w:szCs w:val="22"/>
        </w:rPr>
      </w:pPr>
      <w:bookmarkStart w:id="0" w:name="_Toc18871161"/>
      <w:r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  <w:t>Supplementary File 3</w:t>
      </w:r>
      <w:bookmarkStart w:id="1" w:name="_GoBack"/>
      <w:bookmarkEnd w:id="1"/>
      <w:r w:rsidR="008B69B1" w:rsidRPr="002B5A22"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  <w:t>. Fungal strains used in this study</w:t>
      </w:r>
      <w:bookmarkEnd w:id="0"/>
    </w:p>
    <w:tbl>
      <w:tblPr>
        <w:tblStyle w:val="GridTable21"/>
        <w:tblW w:w="8640" w:type="dxa"/>
        <w:tblInd w:w="360" w:type="dxa"/>
        <w:tblLook w:val="04A0" w:firstRow="1" w:lastRow="0" w:firstColumn="1" w:lastColumn="0" w:noHBand="0" w:noVBand="1"/>
      </w:tblPr>
      <w:tblGrid>
        <w:gridCol w:w="2700"/>
        <w:gridCol w:w="4230"/>
        <w:gridCol w:w="1710"/>
      </w:tblGrid>
      <w:tr w:rsidR="005B183D" w:rsidRPr="002B5A22" w14:paraId="527C455C" w14:textId="77777777" w:rsidTr="00A71AC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5202028C" w14:textId="77777777" w:rsidR="008B69B1" w:rsidRPr="002B5A22" w:rsidRDefault="008B69B1" w:rsidP="009C0137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Strain name</w:t>
            </w:r>
          </w:p>
        </w:tc>
        <w:tc>
          <w:tcPr>
            <w:tcW w:w="423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32289A63" w14:textId="77777777" w:rsidR="008B69B1" w:rsidRPr="002B5A22" w:rsidRDefault="008B69B1" w:rsidP="009C0137">
            <w:pPr>
              <w:spacing w:after="12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Genotype/Information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5AB7A686" w14:textId="77777777" w:rsidR="008B69B1" w:rsidRPr="002B5A22" w:rsidRDefault="008B69B1" w:rsidP="009C0137">
            <w:pPr>
              <w:spacing w:after="12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Reference</w:t>
            </w:r>
          </w:p>
        </w:tc>
      </w:tr>
      <w:tr w:rsidR="005B183D" w:rsidRPr="002B5A22" w14:paraId="4D5E7FD2" w14:textId="77777777" w:rsidTr="00A71A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vAlign w:val="center"/>
          </w:tcPr>
          <w:p w14:paraId="047DBCBB" w14:textId="77777777" w:rsidR="008B69B1" w:rsidRPr="002B5A22" w:rsidRDefault="008B69B1" w:rsidP="009C0137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FGSC A4</w:t>
            </w:r>
          </w:p>
        </w:tc>
        <w:tc>
          <w:tcPr>
            <w:tcW w:w="4230" w:type="dxa"/>
            <w:vAlign w:val="center"/>
          </w:tcPr>
          <w:p w14:paraId="66BE1165" w14:textId="77777777" w:rsidR="008B69B1" w:rsidRPr="002B5A22" w:rsidRDefault="008B69B1" w:rsidP="009C0137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veA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</w:rPr>
              <w:t>+</w:t>
            </w:r>
          </w:p>
        </w:tc>
        <w:tc>
          <w:tcPr>
            <w:tcW w:w="1710" w:type="dxa"/>
            <w:vAlign w:val="center"/>
          </w:tcPr>
          <w:p w14:paraId="24AE4A20" w14:textId="77777777" w:rsidR="008B69B1" w:rsidRPr="002B5A22" w:rsidRDefault="008B69B1" w:rsidP="009C0137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FGSC*</w:t>
            </w:r>
          </w:p>
        </w:tc>
      </w:tr>
      <w:tr w:rsidR="005B183D" w:rsidRPr="002B5A22" w14:paraId="014BF837" w14:textId="77777777" w:rsidTr="00A71ACA">
        <w:trPr>
          <w:trHeight w:val="3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vAlign w:val="center"/>
          </w:tcPr>
          <w:p w14:paraId="3D5A7F18" w14:textId="77777777" w:rsidR="008B69B1" w:rsidRPr="002B5A22" w:rsidRDefault="008B69B1" w:rsidP="009C0137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AGB552</w:t>
            </w:r>
          </w:p>
        </w:tc>
        <w:tc>
          <w:tcPr>
            <w:tcW w:w="4230" w:type="dxa"/>
            <w:vAlign w:val="center"/>
          </w:tcPr>
          <w:p w14:paraId="53CA9375" w14:textId="77777777" w:rsidR="008B69B1" w:rsidRPr="002B5A22" w:rsidRDefault="008B69B1" w:rsidP="00C425D0">
            <w:pPr>
              <w:keepNext/>
              <w:keepLines/>
              <w:spacing w:after="120"/>
              <w:ind w:left="1152" w:hanging="1152"/>
              <w:outlineLvl w:val="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2B5A22">
              <w:rPr>
                <w:rFonts w:ascii="Arial" w:hAnsi="Arial" w:cs="Arial"/>
                <w:i/>
                <w:sz w:val="16"/>
                <w:szCs w:val="16"/>
              </w:rPr>
              <w:t>pabaA1; ∆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nku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argB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ve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+</w:t>
            </w:r>
          </w:p>
        </w:tc>
        <w:tc>
          <w:tcPr>
            <w:tcW w:w="1710" w:type="dxa"/>
            <w:vAlign w:val="center"/>
          </w:tcPr>
          <w:p w14:paraId="1D87E43F" w14:textId="2E33A204" w:rsidR="008B69B1" w:rsidRPr="002B5A22" w:rsidRDefault="008B69B1" w:rsidP="009C0137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702DEB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Bayram&lt;/Author&gt;&lt;Year&gt;2012&lt;/Year&gt;&lt;RecNum&gt;137&lt;/RecNum&gt;&lt;DisplayText&gt;(Bayram et al., 2012)&lt;/DisplayText&gt;&lt;record&gt;&lt;rec-number&gt;137&lt;/rec-number&gt;&lt;foreign-keys&gt;&lt;key app="EN" db-id="atp2dttfg0dt9metvve529sw0d9zea5zfzrt" timestamp="0"&gt;137&lt;/key&gt;&lt;/foreign-keys&gt;&lt;ref-type name="Journal Article"&gt;17&lt;/ref-type&gt;&lt;contributors&gt;&lt;authors&gt;&lt;author&gt;Bayram, Özgür&lt;/author&gt;&lt;author&gt;Bayram, Özlem Sarikaya&lt;/author&gt;&lt;author&gt;Ahmed, Yasar Luqman&lt;/author&gt;&lt;author&gt;Maruyama, Jun-ichi&lt;/author&gt;&lt;author&gt;Valerius, Oliver&lt;/author&gt;&lt;author&gt;Rizzoli, Silvio O&lt;/author&gt;&lt;author&gt;Ficner, Ralf&lt;/author&gt;&lt;author&gt;Irniger, Stefan&lt;/author&gt;&lt;author&gt;Braus, Gerhard H&lt;/author&gt;&lt;/authors&gt;&lt;/contributors&gt;&lt;titles&gt;&lt;title&gt;&lt;style face="normal" font="default" size="100%"&gt;The &lt;/style&gt;&lt;style face="italic" font="default" size="100%"&gt;Aspergillus nidulans &lt;/style&gt;&lt;style face="normal" font="default" size="100%"&gt;MAPK module AnSte11-Ste50-Ste7-Fus3 controls development and secondary metabolism&lt;/style&gt;&lt;/title&gt;&lt;secondary-title&gt;PLoS Genetics&lt;/secondary-title&gt;&lt;/titles&gt;&lt;periodical&gt;&lt;full-title&gt;PLoS Genetics&lt;/full-title&gt;&lt;/periodical&gt;&lt;pages&gt;e1002816&lt;/pages&gt;&lt;volume&gt;8&lt;/volume&gt;&lt;number&gt;7&lt;/number&gt;&lt;dates&gt;&lt;year&gt;2012&lt;/year&gt;&lt;/dates&gt;&lt;isbn&gt;1553-7404&lt;/isbn&gt;&lt;urls&gt;&lt;/urls&gt;&lt;electronic-resource-num&gt;https://doi.org/10.1371/journal.pgen.1002816&lt;/electronic-resource-num&gt;&lt;/record&gt;&lt;/Cite&gt;&lt;/EndNote&gt;</w:instrText>
            </w:r>
            <w:r w:rsidRPr="002B5A22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A71ACA">
              <w:rPr>
                <w:rFonts w:ascii="Arial" w:hAnsi="Arial" w:cs="Arial"/>
                <w:noProof/>
                <w:sz w:val="16"/>
                <w:szCs w:val="16"/>
              </w:rPr>
              <w:t>(Bayram et al., 2012)</w:t>
            </w:r>
            <w:r w:rsidRPr="002B5A22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5B183D" w:rsidRPr="002B5A22" w14:paraId="26DD9B1A" w14:textId="77777777" w:rsidTr="00A71A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vAlign w:val="center"/>
          </w:tcPr>
          <w:p w14:paraId="5A7E19B7" w14:textId="77777777" w:rsidR="008B69B1" w:rsidRPr="002B5A22" w:rsidRDefault="008B69B1" w:rsidP="009C0137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AGB596</w:t>
            </w:r>
          </w:p>
        </w:tc>
        <w:tc>
          <w:tcPr>
            <w:tcW w:w="4230" w:type="dxa"/>
            <w:vAlign w:val="center"/>
          </w:tcPr>
          <w:p w14:paraId="32AD631D" w14:textId="77777777" w:rsidR="008B69B1" w:rsidRPr="002B5A22" w:rsidRDefault="008B69B1" w:rsidP="009C0137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</w:rPr>
            </w:pP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p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gpdA:sgfp:phleo</w:t>
            </w:r>
            <w:r w:rsidRPr="002B5A22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R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 xml:space="preserve">; pabaA1; yA2; 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ve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+</w:t>
            </w:r>
          </w:p>
        </w:tc>
        <w:tc>
          <w:tcPr>
            <w:tcW w:w="1710" w:type="dxa"/>
            <w:vAlign w:val="center"/>
          </w:tcPr>
          <w:p w14:paraId="40C0287A" w14:textId="6A252A28" w:rsidR="008B69B1" w:rsidRPr="002B5A22" w:rsidRDefault="008B69B1" w:rsidP="009C0137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702DEB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Bayram&lt;/Author&gt;&lt;Year&gt;2012&lt;/Year&gt;&lt;RecNum&gt;137&lt;/RecNum&gt;&lt;DisplayText&gt;(Bayram et al., 2012)&lt;/DisplayText&gt;&lt;record&gt;&lt;rec-number&gt;137&lt;/rec-number&gt;&lt;foreign-keys&gt;&lt;key app="EN" db-id="atp2dttfg0dt9metvve529sw0d9zea5zfzrt" timestamp="0"&gt;137&lt;/key&gt;&lt;/foreign-keys&gt;&lt;ref-type name="Journal Article"&gt;17&lt;/ref-type&gt;&lt;contributors&gt;&lt;authors&gt;&lt;author&gt;Bayram, Özgür&lt;/author&gt;&lt;author&gt;Bayram, Özlem Sarikaya&lt;/author&gt;&lt;author&gt;Ahmed, Yasar Luqman&lt;/author&gt;&lt;author&gt;Maruyama, Jun-ichi&lt;/author&gt;&lt;author&gt;Valerius, Oliver&lt;/author&gt;&lt;author&gt;Rizzoli, Silvio O&lt;/author&gt;&lt;author&gt;Ficner, Ralf&lt;/author&gt;&lt;author&gt;Irniger, Stefan&lt;/author&gt;&lt;author&gt;Braus, Gerhard H&lt;/author&gt;&lt;/authors&gt;&lt;/contributors&gt;&lt;titles&gt;&lt;title&gt;&lt;style face="normal" font="default" size="100%"&gt;The &lt;/style&gt;&lt;style face="italic" font="default" size="100%"&gt;Aspergillus nidulans &lt;/style&gt;&lt;style face="normal" font="default" size="100%"&gt;MAPK module AnSte11-Ste50-Ste7-Fus3 controls development and secondary metabolism&lt;/style&gt;&lt;/title&gt;&lt;secondary-title&gt;PLoS Genetics&lt;/secondary-title&gt;&lt;/titles&gt;&lt;periodical&gt;&lt;full-title&gt;PLoS Genetics&lt;/full-title&gt;&lt;/periodical&gt;&lt;pages&gt;e1002816&lt;/pages&gt;&lt;volume&gt;8&lt;/volume&gt;&lt;number&gt;7&lt;/number&gt;&lt;dates&gt;&lt;year&gt;2012&lt;/year&gt;&lt;/dates&gt;&lt;isbn&gt;1553-7404&lt;/isbn&gt;&lt;urls&gt;&lt;/urls&gt;&lt;electronic-resource-num&gt;https://doi.org/10.1371/journal.pgen.1002816&lt;/electronic-resource-num&gt;&lt;/record&gt;&lt;/Cite&gt;&lt;/EndNote&gt;</w:instrText>
            </w:r>
            <w:r w:rsidRPr="002B5A22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A71ACA">
              <w:rPr>
                <w:rFonts w:ascii="Arial" w:hAnsi="Arial" w:cs="Arial"/>
                <w:noProof/>
                <w:sz w:val="16"/>
                <w:szCs w:val="16"/>
              </w:rPr>
              <w:t>(Bayram et al., 2012)</w:t>
            </w:r>
            <w:r w:rsidRPr="002B5A22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4D2115" w:rsidRPr="002B5A22" w14:paraId="6A1027E2" w14:textId="77777777" w:rsidTr="00A71ACA">
        <w:trPr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vAlign w:val="center"/>
          </w:tcPr>
          <w:p w14:paraId="46D9DDAB" w14:textId="50C861A8" w:rsidR="004D2115" w:rsidRPr="002B5A22" w:rsidRDefault="004D2115" w:rsidP="005175AA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 w:hint="eastAsia"/>
                <w:sz w:val="16"/>
                <w:szCs w:val="16"/>
              </w:rPr>
              <w:t>AGB</w:t>
            </w:r>
            <w:r w:rsidRPr="002B5A22">
              <w:rPr>
                <w:rFonts w:ascii="Arial" w:hAnsi="Arial" w:cs="Arial"/>
                <w:sz w:val="16"/>
                <w:szCs w:val="16"/>
              </w:rPr>
              <w:t>1073</w:t>
            </w:r>
          </w:p>
        </w:tc>
        <w:tc>
          <w:tcPr>
            <w:tcW w:w="4230" w:type="dxa"/>
            <w:vAlign w:val="center"/>
          </w:tcPr>
          <w:p w14:paraId="2F19CB47" w14:textId="32575122" w:rsidR="004D2115" w:rsidRPr="002B5A22" w:rsidRDefault="004D2115" w:rsidP="005175AA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</w:rPr>
            </w:pPr>
            <w:r w:rsidRPr="002B5A22">
              <w:rPr>
                <w:rFonts w:ascii="Arial" w:hAnsi="Arial" w:cs="Arial"/>
                <w:i/>
                <w:sz w:val="16"/>
                <w:szCs w:val="16"/>
              </w:rPr>
              <w:t>∆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lae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six; pabaA1; ∆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nku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argB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 xml:space="preserve">, 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ve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+</w:t>
            </w:r>
          </w:p>
        </w:tc>
        <w:tc>
          <w:tcPr>
            <w:tcW w:w="1710" w:type="dxa"/>
            <w:vAlign w:val="center"/>
          </w:tcPr>
          <w:p w14:paraId="0B983AB0" w14:textId="5AD05CCB" w:rsidR="004D2115" w:rsidRPr="002B5A22" w:rsidRDefault="004D2115" w:rsidP="005175AA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4D2115" w:rsidRPr="002B5A22" w14:paraId="64D43F90" w14:textId="77777777" w:rsidTr="00A71A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vAlign w:val="center"/>
          </w:tcPr>
          <w:p w14:paraId="638C4369" w14:textId="0684B09D" w:rsidR="004D2115" w:rsidRPr="002B5A22" w:rsidRDefault="004D2115" w:rsidP="005175AA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AGB1088</w:t>
            </w:r>
          </w:p>
        </w:tc>
        <w:tc>
          <w:tcPr>
            <w:tcW w:w="4230" w:type="dxa"/>
            <w:vAlign w:val="center"/>
          </w:tcPr>
          <w:p w14:paraId="1703100E" w14:textId="4E3DE924" w:rsidR="004D2115" w:rsidRPr="002B5A22" w:rsidRDefault="004D2115" w:rsidP="005175AA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  <w:vertAlign w:val="superscript"/>
              </w:rPr>
            </w:pP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xptC:gfp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 xml:space="preserve">; pabaA1; yA2; </w:t>
            </w:r>
            <w:r w:rsidRPr="002B5A22">
              <w:rPr>
                <w:rFonts w:ascii="Arial" w:hAnsi="Arial" w:cs="Arial"/>
                <w:iCs/>
                <w:sz w:val="16"/>
                <w:szCs w:val="16"/>
              </w:rPr>
              <w:sym w:font="Symbol" w:char="F044"/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nku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argB</w:t>
            </w:r>
            <w:proofErr w:type="spellEnd"/>
            <w:r w:rsidRPr="002B5A22">
              <w:rPr>
                <w:rFonts w:ascii="Arial" w:hAnsi="Arial" w:cs="Arial"/>
                <w:i/>
                <w:iCs/>
              </w:rPr>
              <w:t xml:space="preserve"> </w:t>
            </w:r>
          </w:p>
        </w:tc>
        <w:tc>
          <w:tcPr>
            <w:tcW w:w="1710" w:type="dxa"/>
            <w:vAlign w:val="center"/>
          </w:tcPr>
          <w:p w14:paraId="6B8B94B1" w14:textId="3E765912" w:rsidR="004D2115" w:rsidRPr="002B5A22" w:rsidRDefault="004D2115" w:rsidP="005175AA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4D2115" w:rsidRPr="002B5A22" w14:paraId="3B488A93" w14:textId="77777777" w:rsidTr="00A71ACA">
        <w:trPr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vAlign w:val="center"/>
          </w:tcPr>
          <w:p w14:paraId="3FD0856B" w14:textId="0DB1B45D" w:rsidR="004D2115" w:rsidRPr="002B5A22" w:rsidRDefault="004D2115" w:rsidP="005175AA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AGB1236</w:t>
            </w:r>
          </w:p>
        </w:tc>
        <w:tc>
          <w:tcPr>
            <w:tcW w:w="4230" w:type="dxa"/>
            <w:vAlign w:val="center"/>
          </w:tcPr>
          <w:p w14:paraId="3D9B3955" w14:textId="29F27DE3" w:rsidR="004D2115" w:rsidRPr="002B5A22" w:rsidRDefault="004D2115" w:rsidP="005175AA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</w:rPr>
            </w:pPr>
            <w:r w:rsidRPr="002B5A22">
              <w:rPr>
                <w:rFonts w:ascii="Arial" w:hAnsi="Arial" w:cs="Arial"/>
                <w:i/>
                <w:sz w:val="16"/>
                <w:szCs w:val="16"/>
              </w:rPr>
              <w:t>∆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mdpG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six; pabaA1; ∆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nku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argB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ve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+</w:t>
            </w:r>
          </w:p>
        </w:tc>
        <w:tc>
          <w:tcPr>
            <w:tcW w:w="1710" w:type="dxa"/>
            <w:vAlign w:val="center"/>
          </w:tcPr>
          <w:p w14:paraId="06F33518" w14:textId="27C35864" w:rsidR="004D2115" w:rsidRPr="002B5A22" w:rsidRDefault="004D2115" w:rsidP="005175AA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iCs/>
                <w:noProof/>
                <w:sz w:val="16"/>
                <w:szCs w:val="16"/>
              </w:rPr>
              <w:t>This study</w:t>
            </w:r>
          </w:p>
        </w:tc>
      </w:tr>
      <w:tr w:rsidR="004D2115" w:rsidRPr="002B5A22" w14:paraId="0819A002" w14:textId="77777777" w:rsidTr="00A71A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vAlign w:val="center"/>
          </w:tcPr>
          <w:p w14:paraId="1E93F290" w14:textId="2B15FE48" w:rsidR="004D2115" w:rsidRPr="002B5A22" w:rsidRDefault="004D2115" w:rsidP="005175AA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AGB1237</w:t>
            </w:r>
          </w:p>
        </w:tc>
        <w:tc>
          <w:tcPr>
            <w:tcW w:w="4230" w:type="dxa"/>
            <w:vAlign w:val="center"/>
          </w:tcPr>
          <w:p w14:paraId="2CCD480B" w14:textId="061C4074" w:rsidR="004D2115" w:rsidRPr="002B5A22" w:rsidRDefault="004D2115" w:rsidP="005175AA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</w:rPr>
            </w:pPr>
            <w:r w:rsidRPr="002B5A22">
              <w:rPr>
                <w:rFonts w:ascii="Arial" w:hAnsi="Arial" w:cs="Arial"/>
                <w:i/>
                <w:sz w:val="16"/>
                <w:szCs w:val="16"/>
              </w:rPr>
              <w:t>∆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mdpF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six; pabaA1; ∆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nku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argB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ve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+</w:t>
            </w:r>
          </w:p>
        </w:tc>
        <w:tc>
          <w:tcPr>
            <w:tcW w:w="1710" w:type="dxa"/>
            <w:vAlign w:val="center"/>
          </w:tcPr>
          <w:p w14:paraId="5A519DA5" w14:textId="52F7A792" w:rsidR="004D2115" w:rsidRPr="002B5A22" w:rsidRDefault="004D2115" w:rsidP="005175AA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4D2115" w:rsidRPr="002B5A22" w14:paraId="6555F2D9" w14:textId="77777777" w:rsidTr="00A71ACA">
        <w:trPr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vAlign w:val="center"/>
          </w:tcPr>
          <w:p w14:paraId="5A1C10C4" w14:textId="33672BED" w:rsidR="004D2115" w:rsidRPr="002B5A22" w:rsidRDefault="004D2115" w:rsidP="005175AA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AGB1238</w:t>
            </w:r>
          </w:p>
        </w:tc>
        <w:tc>
          <w:tcPr>
            <w:tcW w:w="4230" w:type="dxa"/>
            <w:vAlign w:val="center"/>
          </w:tcPr>
          <w:p w14:paraId="01BC1735" w14:textId="45112EB5" w:rsidR="004D2115" w:rsidRPr="002B5A22" w:rsidRDefault="004D2115" w:rsidP="005175AA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</w:rPr>
            </w:pPr>
            <w:r w:rsidRPr="002B5A22">
              <w:rPr>
                <w:rFonts w:ascii="Arial" w:hAnsi="Arial" w:cs="Arial"/>
                <w:i/>
                <w:sz w:val="16"/>
                <w:szCs w:val="16"/>
              </w:rPr>
              <w:t>∆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mdpC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six; pabaA1; ∆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nku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argB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ve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+</w:t>
            </w:r>
          </w:p>
        </w:tc>
        <w:tc>
          <w:tcPr>
            <w:tcW w:w="1710" w:type="dxa"/>
            <w:vAlign w:val="center"/>
          </w:tcPr>
          <w:p w14:paraId="27D3043A" w14:textId="23BBC443" w:rsidR="004D2115" w:rsidRPr="002B5A22" w:rsidRDefault="004D2115" w:rsidP="005175AA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4D2115" w:rsidRPr="002B5A22" w14:paraId="6815E5C2" w14:textId="77777777" w:rsidTr="00A71A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vAlign w:val="center"/>
          </w:tcPr>
          <w:p w14:paraId="2D524E24" w14:textId="405AE588" w:rsidR="004D2115" w:rsidRPr="002B5A22" w:rsidRDefault="004D2115" w:rsidP="005175AA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AGB1239</w:t>
            </w:r>
          </w:p>
        </w:tc>
        <w:tc>
          <w:tcPr>
            <w:tcW w:w="4230" w:type="dxa"/>
            <w:vAlign w:val="center"/>
          </w:tcPr>
          <w:p w14:paraId="498C96B7" w14:textId="639B7012" w:rsidR="004D2115" w:rsidRPr="002B5A22" w:rsidRDefault="004D2115" w:rsidP="005175AA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</w:rPr>
            </w:pPr>
            <w:r w:rsidRPr="002B5A22">
              <w:rPr>
                <w:rFonts w:ascii="Arial" w:hAnsi="Arial" w:cs="Arial"/>
                <w:i/>
                <w:sz w:val="16"/>
                <w:szCs w:val="16"/>
              </w:rPr>
              <w:t>∆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mdpL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six; pabaA1; ∆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nku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argB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ve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+</w:t>
            </w:r>
          </w:p>
        </w:tc>
        <w:tc>
          <w:tcPr>
            <w:tcW w:w="1710" w:type="dxa"/>
            <w:vAlign w:val="center"/>
          </w:tcPr>
          <w:p w14:paraId="317EC9F1" w14:textId="4ACA6748" w:rsidR="004D2115" w:rsidRPr="002B5A22" w:rsidRDefault="004D2115" w:rsidP="005175AA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 w:val="0"/>
                <w:iCs/>
                <w:noProof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4D2115" w:rsidRPr="002B5A22" w14:paraId="3F95870D" w14:textId="77777777" w:rsidTr="00A71ACA">
        <w:trPr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vAlign w:val="center"/>
          </w:tcPr>
          <w:p w14:paraId="2B1C410F" w14:textId="75BA5541" w:rsidR="004D2115" w:rsidRPr="002B5A22" w:rsidRDefault="004D2115" w:rsidP="005175AA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AGB1240</w:t>
            </w:r>
          </w:p>
        </w:tc>
        <w:tc>
          <w:tcPr>
            <w:tcW w:w="4230" w:type="dxa"/>
            <w:vAlign w:val="center"/>
          </w:tcPr>
          <w:p w14:paraId="75F8A068" w14:textId="3A7CACDA" w:rsidR="004D2115" w:rsidRPr="002B5A22" w:rsidRDefault="004D2115" w:rsidP="005175AA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</w:rPr>
            </w:pPr>
            <w:r w:rsidRPr="002B5A22">
              <w:rPr>
                <w:rFonts w:ascii="Arial" w:hAnsi="Arial" w:cs="Arial"/>
                <w:i/>
                <w:sz w:val="16"/>
                <w:szCs w:val="16"/>
              </w:rPr>
              <w:t>∆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mdpD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six; pabaA1; ∆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nku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argB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ve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+</w:t>
            </w:r>
          </w:p>
        </w:tc>
        <w:tc>
          <w:tcPr>
            <w:tcW w:w="1710" w:type="dxa"/>
            <w:vAlign w:val="center"/>
          </w:tcPr>
          <w:p w14:paraId="5E2EAC51" w14:textId="03B0D06D" w:rsidR="004D2115" w:rsidRPr="002B5A22" w:rsidRDefault="004D2115" w:rsidP="005175AA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4D2115" w:rsidRPr="002B5A22" w14:paraId="1B41771C" w14:textId="77777777" w:rsidTr="00A71A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vAlign w:val="center"/>
          </w:tcPr>
          <w:p w14:paraId="666ADF94" w14:textId="6119394F" w:rsidR="004D2115" w:rsidRPr="002B5A22" w:rsidRDefault="004D2115" w:rsidP="005175AA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AGB1241</w:t>
            </w:r>
          </w:p>
        </w:tc>
        <w:tc>
          <w:tcPr>
            <w:tcW w:w="4230" w:type="dxa"/>
            <w:vAlign w:val="center"/>
          </w:tcPr>
          <w:p w14:paraId="2D101326" w14:textId="0235B8A0" w:rsidR="004D2115" w:rsidRPr="002B5A22" w:rsidRDefault="004D2115" w:rsidP="005175AA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</w:rPr>
            </w:pPr>
            <w:r w:rsidRPr="002B5A22">
              <w:rPr>
                <w:rFonts w:ascii="Arial" w:hAnsi="Arial" w:cs="Arial"/>
                <w:i/>
                <w:sz w:val="16"/>
                <w:szCs w:val="16"/>
              </w:rPr>
              <w:t>∆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xpt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six; pabaA1; ∆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nku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argB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ve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+</w:t>
            </w:r>
          </w:p>
        </w:tc>
        <w:tc>
          <w:tcPr>
            <w:tcW w:w="1710" w:type="dxa"/>
            <w:vAlign w:val="center"/>
          </w:tcPr>
          <w:p w14:paraId="5CBB5F3C" w14:textId="15979D38" w:rsidR="004D2115" w:rsidRPr="002B5A22" w:rsidRDefault="004D2115" w:rsidP="005175AA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4D2115" w:rsidRPr="002B5A22" w14:paraId="70C692FD" w14:textId="77777777" w:rsidTr="00A71ACA">
        <w:trPr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vAlign w:val="center"/>
          </w:tcPr>
          <w:p w14:paraId="39833FBE" w14:textId="1994A591" w:rsidR="004D2115" w:rsidRPr="002B5A22" w:rsidRDefault="004D2115" w:rsidP="005175AA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AGB1242</w:t>
            </w:r>
          </w:p>
        </w:tc>
        <w:tc>
          <w:tcPr>
            <w:tcW w:w="4230" w:type="dxa"/>
            <w:vAlign w:val="center"/>
          </w:tcPr>
          <w:p w14:paraId="7B313C4E" w14:textId="035D969A" w:rsidR="004D2115" w:rsidRPr="002B5A22" w:rsidRDefault="004D2115" w:rsidP="005175AA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</w:rPr>
            </w:pPr>
            <w:r w:rsidRPr="002B5A22">
              <w:rPr>
                <w:rFonts w:ascii="Arial" w:hAnsi="Arial" w:cs="Arial"/>
                <w:i/>
                <w:sz w:val="16"/>
                <w:szCs w:val="16"/>
              </w:rPr>
              <w:t>∆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xptB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six; pabaA1; ∆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nku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argB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ve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+</w:t>
            </w:r>
          </w:p>
        </w:tc>
        <w:tc>
          <w:tcPr>
            <w:tcW w:w="1710" w:type="dxa"/>
            <w:vAlign w:val="center"/>
          </w:tcPr>
          <w:p w14:paraId="2AE365D6" w14:textId="6A1631FA" w:rsidR="004D2115" w:rsidRPr="002B5A22" w:rsidRDefault="004D2115" w:rsidP="005175AA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4D2115" w:rsidRPr="002B5A22" w14:paraId="7CBB3BE4" w14:textId="77777777" w:rsidTr="00A71A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vAlign w:val="center"/>
          </w:tcPr>
          <w:p w14:paraId="0D01E25C" w14:textId="3484446D" w:rsidR="004D2115" w:rsidRPr="002B5A22" w:rsidRDefault="004D2115" w:rsidP="005175AA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AGB1243</w:t>
            </w:r>
          </w:p>
        </w:tc>
        <w:tc>
          <w:tcPr>
            <w:tcW w:w="4230" w:type="dxa"/>
            <w:vAlign w:val="center"/>
          </w:tcPr>
          <w:p w14:paraId="1C558D02" w14:textId="6449B931" w:rsidR="004D2115" w:rsidRPr="002B5A22" w:rsidRDefault="004D2115" w:rsidP="005175AA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</w:rPr>
            </w:pPr>
            <w:r w:rsidRPr="002B5A22">
              <w:rPr>
                <w:rFonts w:ascii="Arial" w:hAnsi="Arial" w:cs="Arial"/>
                <w:i/>
                <w:sz w:val="16"/>
                <w:szCs w:val="16"/>
              </w:rPr>
              <w:t>∆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xptC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six; pabaA1; ∆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nku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argB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ve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+</w:t>
            </w:r>
          </w:p>
        </w:tc>
        <w:tc>
          <w:tcPr>
            <w:tcW w:w="1710" w:type="dxa"/>
            <w:vAlign w:val="center"/>
          </w:tcPr>
          <w:p w14:paraId="190F584D" w14:textId="23A5AE56" w:rsidR="004D2115" w:rsidRPr="002B5A22" w:rsidRDefault="004D2115" w:rsidP="005175AA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4D2115" w:rsidRPr="002B5A22" w14:paraId="31949052" w14:textId="77777777" w:rsidTr="00A71ACA">
        <w:trPr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vAlign w:val="center"/>
          </w:tcPr>
          <w:p w14:paraId="35F58354" w14:textId="65794482" w:rsidR="004D2115" w:rsidRPr="002B5A22" w:rsidRDefault="004D2115" w:rsidP="005175AA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AGB1248</w:t>
            </w:r>
          </w:p>
        </w:tc>
        <w:tc>
          <w:tcPr>
            <w:tcW w:w="4230" w:type="dxa"/>
            <w:vAlign w:val="center"/>
          </w:tcPr>
          <w:p w14:paraId="26BBFDC4" w14:textId="32AB5947" w:rsidR="004D2115" w:rsidRPr="002B5A22" w:rsidRDefault="004D2115" w:rsidP="005175AA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</w:rPr>
            </w:pPr>
            <w:r w:rsidRPr="002B5A22">
              <w:rPr>
                <w:rFonts w:ascii="Arial" w:hAnsi="Arial" w:cs="Arial"/>
                <w:i/>
                <w:sz w:val="16"/>
                <w:szCs w:val="16"/>
              </w:rPr>
              <w:t>∆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mdpG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 xml:space="preserve">::six, 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mdpG:six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six; pabaA1; ∆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nku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argB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ve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+</w:t>
            </w:r>
          </w:p>
        </w:tc>
        <w:tc>
          <w:tcPr>
            <w:tcW w:w="1710" w:type="dxa"/>
            <w:vAlign w:val="center"/>
          </w:tcPr>
          <w:p w14:paraId="15031049" w14:textId="1FB2DFF0" w:rsidR="004D2115" w:rsidRPr="002B5A22" w:rsidRDefault="004D2115" w:rsidP="005175AA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iCs/>
                <w:noProof/>
                <w:sz w:val="16"/>
                <w:szCs w:val="16"/>
              </w:rPr>
              <w:t>This study</w:t>
            </w:r>
          </w:p>
        </w:tc>
      </w:tr>
      <w:tr w:rsidR="004D2115" w:rsidRPr="002B5A22" w14:paraId="06109C5E" w14:textId="77777777" w:rsidTr="00A71A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vAlign w:val="center"/>
          </w:tcPr>
          <w:p w14:paraId="2B715E6D" w14:textId="0CFDEC90" w:rsidR="004D2115" w:rsidRPr="002B5A22" w:rsidRDefault="004D2115" w:rsidP="005175AA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AGB1249</w:t>
            </w:r>
          </w:p>
        </w:tc>
        <w:tc>
          <w:tcPr>
            <w:tcW w:w="4230" w:type="dxa"/>
            <w:vAlign w:val="center"/>
          </w:tcPr>
          <w:p w14:paraId="37403DC3" w14:textId="4F1BC784" w:rsidR="004D2115" w:rsidRPr="002B5A22" w:rsidRDefault="004D2115" w:rsidP="005175AA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</w:rPr>
            </w:pPr>
            <w:r w:rsidRPr="002B5A22">
              <w:rPr>
                <w:rFonts w:ascii="Arial" w:hAnsi="Arial" w:cs="Arial"/>
                <w:i/>
                <w:sz w:val="16"/>
                <w:szCs w:val="16"/>
              </w:rPr>
              <w:t>∆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mdpC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 xml:space="preserve">::six, 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mdpC:six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six; pabaA1; ∆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nku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argB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ve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+</w:t>
            </w:r>
          </w:p>
        </w:tc>
        <w:tc>
          <w:tcPr>
            <w:tcW w:w="1710" w:type="dxa"/>
            <w:vAlign w:val="center"/>
          </w:tcPr>
          <w:p w14:paraId="368E243A" w14:textId="65837AF8" w:rsidR="004D2115" w:rsidRPr="002B5A22" w:rsidRDefault="004D2115" w:rsidP="005175AA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iCs/>
                <w:noProof/>
                <w:sz w:val="16"/>
                <w:szCs w:val="16"/>
              </w:rPr>
              <w:t>This study</w:t>
            </w:r>
          </w:p>
        </w:tc>
      </w:tr>
      <w:tr w:rsidR="004D2115" w:rsidRPr="002B5A22" w14:paraId="0C192F61" w14:textId="77777777" w:rsidTr="00A71ACA">
        <w:trPr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vAlign w:val="center"/>
          </w:tcPr>
          <w:p w14:paraId="464B66B7" w14:textId="35B870E0" w:rsidR="004D2115" w:rsidRPr="002B5A22" w:rsidRDefault="004D2115" w:rsidP="005175AA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 w:hint="eastAsia"/>
                <w:sz w:val="16"/>
                <w:szCs w:val="16"/>
              </w:rPr>
              <w:t>AGB</w:t>
            </w:r>
            <w:r w:rsidRPr="002B5A22">
              <w:rPr>
                <w:rFonts w:ascii="Arial" w:hAnsi="Arial" w:cs="Arial"/>
                <w:sz w:val="16"/>
                <w:szCs w:val="16"/>
              </w:rPr>
              <w:t>1310</w:t>
            </w:r>
          </w:p>
        </w:tc>
        <w:tc>
          <w:tcPr>
            <w:tcW w:w="4230" w:type="dxa"/>
            <w:vAlign w:val="center"/>
          </w:tcPr>
          <w:p w14:paraId="55B04688" w14:textId="4490CC1A" w:rsidR="004D2115" w:rsidRPr="002B5A22" w:rsidRDefault="004D2115" w:rsidP="005175AA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</w:rPr>
            </w:pPr>
            <w:r w:rsidRPr="002B5A22">
              <w:rPr>
                <w:rFonts w:ascii="Arial" w:hAnsi="Arial" w:cs="Arial"/>
                <w:i/>
                <w:sz w:val="16"/>
                <w:szCs w:val="16"/>
              </w:rPr>
              <w:t>∆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ve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six; pabaA1; ∆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nku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argB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 xml:space="preserve">, 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ve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+</w:t>
            </w:r>
          </w:p>
        </w:tc>
        <w:tc>
          <w:tcPr>
            <w:tcW w:w="1710" w:type="dxa"/>
            <w:vAlign w:val="center"/>
          </w:tcPr>
          <w:p w14:paraId="668EB741" w14:textId="5F90B1A2" w:rsidR="004D2115" w:rsidRPr="002B5A22" w:rsidRDefault="004D2115" w:rsidP="005175AA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4D2115" w:rsidRPr="002B5A22" w14:paraId="7E3DC7D4" w14:textId="77777777" w:rsidTr="00A71A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vAlign w:val="center"/>
          </w:tcPr>
          <w:p w14:paraId="3D3B4BE5" w14:textId="69241480" w:rsidR="004D2115" w:rsidRPr="002B5A22" w:rsidRDefault="004D2115" w:rsidP="005175AA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 w:hint="eastAsia"/>
                <w:sz w:val="16"/>
                <w:szCs w:val="16"/>
              </w:rPr>
              <w:t>AGB</w:t>
            </w:r>
            <w:r w:rsidRPr="002B5A22">
              <w:rPr>
                <w:rFonts w:ascii="Arial" w:hAnsi="Arial" w:cs="Arial"/>
                <w:sz w:val="16"/>
                <w:szCs w:val="16"/>
              </w:rPr>
              <w:t>1311</w:t>
            </w:r>
          </w:p>
        </w:tc>
        <w:tc>
          <w:tcPr>
            <w:tcW w:w="4230" w:type="dxa"/>
            <w:vAlign w:val="center"/>
          </w:tcPr>
          <w:p w14:paraId="26DB57C0" w14:textId="58C15531" w:rsidR="004D2115" w:rsidRPr="002B5A22" w:rsidRDefault="004D2115" w:rsidP="005175AA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</w:rPr>
            </w:pPr>
            <w:r w:rsidRPr="002B5A22">
              <w:rPr>
                <w:rFonts w:ascii="Arial" w:hAnsi="Arial" w:cs="Arial"/>
                <w:i/>
                <w:sz w:val="16"/>
                <w:szCs w:val="16"/>
              </w:rPr>
              <w:t>∆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velB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six; pabaA1; ∆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nku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: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argB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 xml:space="preserve">, 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ve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+</w:t>
            </w:r>
          </w:p>
        </w:tc>
        <w:tc>
          <w:tcPr>
            <w:tcW w:w="1710" w:type="dxa"/>
            <w:vAlign w:val="center"/>
          </w:tcPr>
          <w:p w14:paraId="47C22622" w14:textId="47DAC8EA" w:rsidR="004D2115" w:rsidRPr="002B5A22" w:rsidRDefault="004D2115" w:rsidP="005175AA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 w:val="0"/>
                <w:iCs/>
                <w:noProof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4D2115" w:rsidRPr="002B5A22" w14:paraId="45D6B9A8" w14:textId="77777777" w:rsidTr="00A71ACA">
        <w:trPr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vAlign w:val="center"/>
          </w:tcPr>
          <w:p w14:paraId="36839FAF" w14:textId="3F2B12BD" w:rsidR="004D2115" w:rsidRPr="002B5A22" w:rsidRDefault="004D2115" w:rsidP="004D2115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Sordari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 xml:space="preserve"> 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macrospor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 xml:space="preserve"> </w:t>
            </w:r>
            <w:r w:rsidRPr="002B5A22">
              <w:rPr>
                <w:rFonts w:ascii="Arial" w:hAnsi="Arial" w:cs="Arial"/>
                <w:sz w:val="16"/>
                <w:szCs w:val="16"/>
              </w:rPr>
              <w:t>Taxid5147</w:t>
            </w:r>
          </w:p>
        </w:tc>
        <w:tc>
          <w:tcPr>
            <w:tcW w:w="4230" w:type="dxa"/>
            <w:vAlign w:val="center"/>
          </w:tcPr>
          <w:p w14:paraId="7291CE8B" w14:textId="536677E2" w:rsidR="004D2115" w:rsidRPr="002B5A22" w:rsidRDefault="004D2115" w:rsidP="004D2115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</w:rPr>
            </w:pPr>
            <w:proofErr w:type="spellStart"/>
            <w:r w:rsidRPr="002B5A22">
              <w:rPr>
                <w:rFonts w:ascii="Arial" w:hAnsi="Arial" w:cs="Arial"/>
                <w:sz w:val="16"/>
                <w:szCs w:val="16"/>
              </w:rPr>
              <w:t>wildtype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</w:rPr>
              <w:t xml:space="preserve"> isolate</w:t>
            </w:r>
          </w:p>
        </w:tc>
        <w:tc>
          <w:tcPr>
            <w:tcW w:w="1710" w:type="dxa"/>
            <w:vAlign w:val="center"/>
          </w:tcPr>
          <w:p w14:paraId="5EAD9FC2" w14:textId="5C67EC92" w:rsidR="004D2115" w:rsidRPr="002B5A22" w:rsidRDefault="004D2115" w:rsidP="004D2115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Cs/>
                <w:noProof/>
                <w:sz w:val="16"/>
                <w:szCs w:val="16"/>
              </w:rPr>
            </w:pPr>
            <w:r w:rsidRPr="002B5A22">
              <w:rPr>
                <w:rFonts w:ascii="Arial" w:hAnsi="Arial" w:cs="Arial"/>
                <w:iCs/>
                <w:noProof/>
                <w:sz w:val="16"/>
                <w:szCs w:val="16"/>
              </w:rPr>
              <w:fldChar w:fldCharType="begin"/>
            </w:r>
            <w:r w:rsidR="00AE6064">
              <w:rPr>
                <w:rFonts w:ascii="Arial" w:hAnsi="Arial" w:cs="Arial"/>
                <w:iCs/>
                <w:noProof/>
                <w:sz w:val="16"/>
                <w:szCs w:val="16"/>
              </w:rPr>
              <w:instrText xml:space="preserve"> ADDIN EN.CITE &lt;EndNote&gt;&lt;Cite&gt;&lt;Author&gt;Nowrousian&lt;/Author&gt;&lt;Year&gt;2010&lt;/Year&gt;&lt;RecNum&gt;222&lt;/RecNum&gt;&lt;DisplayText&gt;(Nowrousian et al., 2010)&lt;/DisplayText&gt;&lt;record&gt;&lt;rec-number&gt;222&lt;/rec-number&gt;&lt;foreign-keys&gt;&lt;key app="EN" db-id="atp2dttfg0dt9metvve529sw0d9zea5zfzrt" timestamp="0"&gt;222&lt;/key&gt;&lt;/foreign-keys&gt;&lt;ref-type name="Journal Article"&gt;17&lt;/ref-type&gt;&lt;contributors&gt;&lt;authors&gt;&lt;author&gt;Nowrousian, Minou&lt;/author&gt;&lt;author&gt;Stajich, Jason E&lt;/author&gt;&lt;author&gt;Chu, Meiling&lt;/author&gt;&lt;author&gt;Engh, Ines&lt;/author&gt;&lt;author&gt;Espagne, Eric&lt;/author&gt;&lt;author&gt;Halliday, Karen&lt;/author&gt;&lt;author&gt;Kamerewerd, Jens&lt;/author&gt;&lt;author&gt;Kempken, Frank&lt;/author&gt;&lt;author&gt;Knab, Birgit&lt;/author&gt;&lt;author&gt;Kuo, Hsiao-Che&lt;/author&gt;&lt;/authors&gt;&lt;/contributors&gt;&lt;titles&gt;&lt;title&gt;&lt;style face="normal" font="default" size="100%"&gt;De novo assembly of a 40 Mb eukaryotic genome from short sequence reads: &lt;/style&gt;&lt;style face="italic" font="default" size="100%"&gt;Sordaria macrospora&lt;/style&gt;&lt;style face="normal" font="default" size="100%"&gt;, a model organism for fungal morphogenesis&lt;/style&gt;&lt;/title&gt;&lt;secondary-title&gt;PLoS Genetics&lt;/secondary-title&gt;&lt;/titles&gt;&lt;periodical&gt;&lt;full-title&gt;PLoS Genetics&lt;/full-title&gt;&lt;/periodical&gt;&lt;pages&gt;e1000891&lt;/pages&gt;&lt;volume&gt;6&lt;/volume&gt;&lt;number&gt;4&lt;/number&gt;&lt;dates&gt;&lt;year&gt;2010&lt;/year&gt;&lt;/dates&gt;&lt;isbn&gt;1553-7404&lt;/isbn&gt;&lt;urls&gt;&lt;/urls&gt;&lt;electronic-resource-num&gt;https://doi.org/10.1371/journal.pgen.1000891&lt;/electronic-resource-num&gt;&lt;/record&gt;&lt;/Cite&gt;&lt;/EndNote&gt;</w:instrText>
            </w:r>
            <w:r w:rsidRPr="002B5A22">
              <w:rPr>
                <w:rFonts w:ascii="Arial" w:hAnsi="Arial" w:cs="Arial"/>
                <w:iCs/>
                <w:noProof/>
                <w:sz w:val="16"/>
                <w:szCs w:val="16"/>
              </w:rPr>
              <w:fldChar w:fldCharType="separate"/>
            </w:r>
            <w:r w:rsidR="00A71ACA">
              <w:rPr>
                <w:rFonts w:ascii="Arial" w:hAnsi="Arial" w:cs="Arial"/>
                <w:iCs/>
                <w:noProof/>
                <w:sz w:val="16"/>
                <w:szCs w:val="16"/>
              </w:rPr>
              <w:t>(Nowrousian et al., 2010)</w:t>
            </w:r>
            <w:r w:rsidRPr="002B5A22">
              <w:rPr>
                <w:rFonts w:ascii="Arial" w:hAnsi="Arial" w:cs="Arial"/>
                <w:iCs/>
                <w:noProof/>
                <w:sz w:val="16"/>
                <w:szCs w:val="16"/>
              </w:rPr>
              <w:fldChar w:fldCharType="end"/>
            </w:r>
          </w:p>
        </w:tc>
      </w:tr>
      <w:tr w:rsidR="004D2115" w:rsidRPr="002B5A22" w14:paraId="6178CFE2" w14:textId="77777777" w:rsidTr="00A71A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vAlign w:val="center"/>
          </w:tcPr>
          <w:p w14:paraId="42771FE6" w14:textId="08D94241" w:rsidR="004D2115" w:rsidRPr="002B5A22" w:rsidRDefault="004D2115" w:rsidP="004D2115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Verticillium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 xml:space="preserve"> 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longisporum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 xml:space="preserve"> </w:t>
            </w:r>
            <w:r w:rsidRPr="002B5A22">
              <w:rPr>
                <w:rFonts w:ascii="Arial" w:hAnsi="Arial" w:cs="Arial"/>
                <w:sz w:val="16"/>
                <w:szCs w:val="16"/>
              </w:rPr>
              <w:t>VL43</w:t>
            </w:r>
          </w:p>
        </w:tc>
        <w:tc>
          <w:tcPr>
            <w:tcW w:w="4230" w:type="dxa"/>
            <w:vAlign w:val="center"/>
          </w:tcPr>
          <w:p w14:paraId="6F0F8FE5" w14:textId="1D11FD35" w:rsidR="004D2115" w:rsidRPr="002B5A22" w:rsidRDefault="004D2115" w:rsidP="004D2115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</w:rPr>
            </w:pPr>
            <w:proofErr w:type="spellStart"/>
            <w:r w:rsidRPr="002B5A22">
              <w:rPr>
                <w:rFonts w:ascii="Arial" w:hAnsi="Arial" w:cs="Arial"/>
                <w:sz w:val="16"/>
                <w:szCs w:val="16"/>
              </w:rPr>
              <w:t>wildtype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</w:rPr>
              <w:t xml:space="preserve"> isolate</w:t>
            </w:r>
          </w:p>
        </w:tc>
        <w:tc>
          <w:tcPr>
            <w:tcW w:w="1710" w:type="dxa"/>
            <w:vAlign w:val="center"/>
          </w:tcPr>
          <w:p w14:paraId="4310401F" w14:textId="2956972D" w:rsidR="004D2115" w:rsidRPr="002B5A22" w:rsidRDefault="004D2115" w:rsidP="004D2115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Cs/>
                <w:noProof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AE6064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Zeise&lt;/Author&gt;&lt;Year&gt;2002&lt;/Year&gt;&lt;RecNum&gt;224&lt;/RecNum&gt;&lt;DisplayText&gt;(Zeise et al., 2002)&lt;/DisplayText&gt;&lt;record&gt;&lt;rec-number&gt;224&lt;/rec-number&gt;&lt;foreign-keys&gt;&lt;key app="EN" db-id="atp2dttfg0dt9metvve529sw0d9zea5zfzrt" timestamp="0"&gt;224&lt;/key&gt;&lt;/foreign-keys&gt;&lt;ref-type name="Journal Article"&gt;17&lt;/ref-type&gt;&lt;contributors&gt;&lt;authors&gt;&lt;author&gt;Zeise, K&lt;/author&gt;&lt;author&gt;von Tiedemann, A&lt;/author&gt;&lt;/authors&gt;&lt;/contributors&gt;&lt;titles&gt;&lt;title&gt;&lt;style face="normal" font="default" size="100%"&gt;Host specialization among vegetative compatibility groups of &lt;/style&gt;&lt;style face="italic" font="default" size="100%"&gt;Verticillium dahliae&lt;/style&gt;&lt;style face="normal" font="default" size="100%"&gt; in relation to &lt;/style&gt;&lt;style face="italic" font="default" size="100%"&gt;Verticillium longisporum&lt;/style&gt;&lt;/title&gt;&lt;secondary-title&gt;Journal of Phytopathology&lt;/secondary-title&gt;&lt;/titles&gt;&lt;pages&gt;112-119&lt;/pages&gt;&lt;volume&gt;150&lt;/volume&gt;&lt;number&gt;3&lt;/number&gt;&lt;dates&gt;&lt;year&gt;2002&lt;/year&gt;&lt;/dates&gt;&lt;isbn&gt;1439-0434&lt;/isbn&gt;&lt;urls&gt;&lt;/urls&gt;&lt;electronic-resource-num&gt;https://doi.org/10.1046/j.1439-0434.2002.00730.x&lt;/electronic-resource-num&gt;&lt;/record&gt;&lt;/Cite&gt;&lt;/EndNote&gt;</w:instrText>
            </w:r>
            <w:r w:rsidRPr="002B5A22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A71ACA">
              <w:rPr>
                <w:rFonts w:ascii="Arial" w:hAnsi="Arial" w:cs="Arial"/>
                <w:noProof/>
                <w:sz w:val="16"/>
                <w:szCs w:val="16"/>
              </w:rPr>
              <w:t>(Zeise et al., 2002)</w:t>
            </w:r>
            <w:r w:rsidRPr="002B5A22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4D2115" w:rsidRPr="002B5A22" w14:paraId="00B786D4" w14:textId="77777777" w:rsidTr="00A71ACA">
        <w:trPr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vAlign w:val="center"/>
          </w:tcPr>
          <w:p w14:paraId="54D1D131" w14:textId="0BEEAB39" w:rsidR="004D2115" w:rsidRPr="002B5A22" w:rsidRDefault="004D2115" w:rsidP="004D2115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Verticillium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 xml:space="preserve"> 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dahliae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 xml:space="preserve"> </w:t>
            </w:r>
            <w:r w:rsidRPr="002B5A22">
              <w:rPr>
                <w:rFonts w:ascii="Arial" w:hAnsi="Arial" w:cs="Arial"/>
                <w:sz w:val="16"/>
                <w:szCs w:val="16"/>
              </w:rPr>
              <w:t>JR2</w:t>
            </w:r>
          </w:p>
        </w:tc>
        <w:tc>
          <w:tcPr>
            <w:tcW w:w="4230" w:type="dxa"/>
            <w:vAlign w:val="center"/>
          </w:tcPr>
          <w:p w14:paraId="1053393E" w14:textId="562BA781" w:rsidR="004D2115" w:rsidRPr="002B5A22" w:rsidRDefault="004D2115" w:rsidP="004D2115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</w:rPr>
            </w:pPr>
            <w:proofErr w:type="spellStart"/>
            <w:r w:rsidRPr="002B5A22">
              <w:rPr>
                <w:rFonts w:ascii="Arial" w:hAnsi="Arial" w:cs="Arial"/>
                <w:sz w:val="16"/>
                <w:szCs w:val="16"/>
              </w:rPr>
              <w:t>wildtype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</w:rPr>
              <w:t xml:space="preserve"> isolate</w:t>
            </w:r>
          </w:p>
        </w:tc>
        <w:tc>
          <w:tcPr>
            <w:tcW w:w="1710" w:type="dxa"/>
            <w:vAlign w:val="center"/>
          </w:tcPr>
          <w:p w14:paraId="63C7BD56" w14:textId="7542181C" w:rsidR="004D2115" w:rsidRPr="002B5A22" w:rsidRDefault="004D2115" w:rsidP="004D2115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iCs/>
                <w:noProof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AE6064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Fradin&lt;/Author&gt;&lt;Year&gt;2009&lt;/Year&gt;&lt;RecNum&gt;225&lt;/RecNum&gt;&lt;DisplayText&gt;(Fradin et al., 2009)&lt;/DisplayText&gt;&lt;record&gt;&lt;rec-number&gt;225&lt;/rec-number&gt;&lt;foreign-keys&gt;&lt;key app="EN" db-id="atp2dttfg0dt9metvve529sw0d9zea5zfzrt" timestamp="0"&gt;225&lt;/key&gt;&lt;/foreign-keys&gt;&lt;ref-type name="Journal Article"&gt;17&lt;/ref-type&gt;&lt;contributors&gt;&lt;authors&gt;&lt;author&gt;Fradin, Emilie F&lt;/author&gt;&lt;author&gt;Zhang, Zhao&lt;/author&gt;&lt;author&gt;Ayala, Juan C Juarez&lt;/author&gt;&lt;author&gt;Castroverde, Christian DM&lt;/author&gt;&lt;author&gt;Nazar, Ross N&lt;/author&gt;&lt;author&gt;Robb, Jane&lt;/author&gt;&lt;author&gt;Liu, Chun-Ming&lt;/author&gt;&lt;author&gt;Thomma, Bart PHJ&lt;/author&gt;&lt;/authors&gt;&lt;/contributors&gt;&lt;titles&gt;&lt;title&gt;&lt;style face="normal" font="default" size="100%"&gt;Genetic dissection of &lt;/style&gt;&lt;style face="italic" font="default" size="100%"&gt;Verticillium &lt;/style&gt;&lt;style face="normal" font="default" size="100%"&gt;wilt resistance mediated by tomato Ve1&lt;/style&gt;&lt;/title&gt;&lt;secondary-title&gt;Plant Physiology&lt;/secondary-title&gt;&lt;/titles&gt;&lt;periodical&gt;&lt;full-title&gt;Plant Physiology&lt;/full-title&gt;&lt;/periodical&gt;&lt;pages&gt;320-332&lt;/pages&gt;&lt;volume&gt;150&lt;/volume&gt;&lt;number&gt;1&lt;/number&gt;&lt;dates&gt;&lt;year&gt;2009&lt;/year&gt;&lt;/dates&gt;&lt;isbn&gt;0032-0889&lt;/isbn&gt;&lt;urls&gt;&lt;/urls&gt;&lt;electronic-resource-num&gt;https://doi.org/10.1104/pp.109.136762&lt;/electronic-resource-num&gt;&lt;/record&gt;&lt;/Cite&gt;&lt;/EndNote&gt;</w:instrText>
            </w:r>
            <w:r w:rsidRPr="002B5A22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A71ACA">
              <w:rPr>
                <w:rFonts w:ascii="Arial" w:hAnsi="Arial" w:cs="Arial"/>
                <w:noProof/>
                <w:sz w:val="16"/>
                <w:szCs w:val="16"/>
              </w:rPr>
              <w:t>(Fradin et al., 2009)</w:t>
            </w:r>
            <w:r w:rsidRPr="002B5A22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</w:tbl>
    <w:p w14:paraId="1AF3D1E5" w14:textId="77777777" w:rsidR="00B71ECF" w:rsidRPr="002B5A22" w:rsidRDefault="00B71ECF" w:rsidP="009C0137">
      <w:pPr>
        <w:spacing w:after="120"/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14:paraId="5AC6A04A" w14:textId="0181AA8A" w:rsidR="001540EC" w:rsidRDefault="006D3E4E" w:rsidP="009C0137">
      <w:pPr>
        <w:spacing w:after="120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2B5A22">
        <w:rPr>
          <w:rFonts w:ascii="Arial" w:hAnsi="Arial" w:cs="Arial"/>
          <w:color w:val="000000" w:themeColor="text1"/>
          <w:sz w:val="22"/>
          <w:szCs w:val="22"/>
        </w:rPr>
        <w:t>* Fungal Genetics Stock Center (Kansas),</w:t>
      </w:r>
      <w:r w:rsidRPr="002B5A22">
        <w:rPr>
          <w:rFonts w:ascii="Arial" w:hAnsi="Arial" w:cs="Arial"/>
          <w:color w:val="000000" w:themeColor="text1"/>
          <w:sz w:val="22"/>
          <w:szCs w:val="22"/>
          <w:vertAlign w:val="superscript"/>
        </w:rPr>
        <w:t xml:space="preserve"> R</w:t>
      </w:r>
      <w:r w:rsidRPr="002B5A22">
        <w:rPr>
          <w:rFonts w:ascii="Arial" w:hAnsi="Arial" w:cs="Arial"/>
          <w:color w:val="000000" w:themeColor="text1"/>
          <w:sz w:val="22"/>
          <w:szCs w:val="22"/>
        </w:rPr>
        <w:t xml:space="preserve"> = resistance, </w:t>
      </w:r>
      <w:r w:rsidRPr="002B5A22">
        <w:rPr>
          <w:rFonts w:ascii="Arial" w:hAnsi="Arial" w:cs="Arial"/>
          <w:color w:val="000000" w:themeColor="text1"/>
          <w:sz w:val="22"/>
          <w:szCs w:val="22"/>
          <w:vertAlign w:val="superscript"/>
        </w:rPr>
        <w:t>P</w:t>
      </w:r>
      <w:r w:rsidRPr="002B5A22">
        <w:rPr>
          <w:rFonts w:ascii="Arial" w:hAnsi="Arial" w:cs="Arial"/>
          <w:color w:val="000000" w:themeColor="text1"/>
          <w:sz w:val="22"/>
          <w:szCs w:val="22"/>
        </w:rPr>
        <w:t xml:space="preserve"> = promoter, </w:t>
      </w:r>
      <w:r w:rsidRPr="002B5A22">
        <w:rPr>
          <w:rFonts w:ascii="Arial" w:hAnsi="Arial" w:cs="Arial"/>
          <w:i/>
          <w:color w:val="000000" w:themeColor="text1"/>
          <w:sz w:val="22"/>
          <w:szCs w:val="22"/>
        </w:rPr>
        <w:t xml:space="preserve">six </w:t>
      </w:r>
      <w:r w:rsidRPr="002B5A22">
        <w:rPr>
          <w:rFonts w:ascii="Arial" w:hAnsi="Arial" w:cs="Arial"/>
          <w:color w:val="000000" w:themeColor="text1"/>
          <w:sz w:val="22"/>
          <w:szCs w:val="22"/>
        </w:rPr>
        <w:t xml:space="preserve">= </w:t>
      </w:r>
      <w:r w:rsidRPr="002B5A22">
        <w:rPr>
          <w:rFonts w:ascii="Arial" w:hAnsi="Arial" w:cs="Arial"/>
          <w:iCs/>
          <w:color w:val="000000" w:themeColor="text1"/>
          <w:sz w:val="22"/>
          <w:szCs w:val="22"/>
        </w:rPr>
        <w:t>β-rec</w:t>
      </w:r>
      <w:r w:rsidR="00464AD1" w:rsidRPr="002B5A22">
        <w:rPr>
          <w:rFonts w:ascii="Arial" w:hAnsi="Arial" w:cs="Arial"/>
          <w:iCs/>
          <w:color w:val="000000" w:themeColor="text1"/>
          <w:sz w:val="22"/>
          <w:szCs w:val="22"/>
        </w:rPr>
        <w:t>ombinase</w:t>
      </w:r>
      <w:r w:rsidRPr="002B5A22">
        <w:rPr>
          <w:rFonts w:ascii="Arial" w:hAnsi="Arial" w:cs="Arial"/>
          <w:color w:val="000000" w:themeColor="text1"/>
          <w:sz w:val="22"/>
          <w:szCs w:val="22"/>
        </w:rPr>
        <w:t xml:space="preserve"> recognition sequence</w:t>
      </w:r>
    </w:p>
    <w:p w14:paraId="667818BE" w14:textId="77777777" w:rsidR="00615E85" w:rsidRPr="002B5A22" w:rsidRDefault="00615E85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1597336F" w14:textId="77777777" w:rsidR="00615E85" w:rsidRDefault="00615E85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31ECD77B" w14:textId="77777777" w:rsidR="00615E85" w:rsidRDefault="00615E85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3BF9695A" w14:textId="77777777" w:rsidR="00615E85" w:rsidRDefault="00615E85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05BFE8C3" w14:textId="77777777" w:rsidR="00615E85" w:rsidRDefault="00615E85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73619C19" w14:textId="77777777" w:rsidR="00615E85" w:rsidRDefault="00615E85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3D092AA2" w14:textId="77777777" w:rsidR="00615E85" w:rsidRDefault="00615E85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4B6F4B52" w14:textId="77777777" w:rsidR="00615E85" w:rsidRDefault="00615E85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4323D16E" w14:textId="77777777" w:rsidR="00615E85" w:rsidRDefault="00615E85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5AEA4334" w14:textId="77777777" w:rsidR="00615E85" w:rsidRDefault="00615E85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530845D0" w14:textId="77777777" w:rsidR="00615E85" w:rsidRDefault="00615E85" w:rsidP="009C0137">
      <w:pPr>
        <w:spacing w:after="120"/>
        <w:jc w:val="both"/>
        <w:rPr>
          <w:rFonts w:ascii="Arial" w:hAnsi="Arial" w:cs="Arial"/>
          <w:b/>
          <w:color w:val="000000" w:themeColor="text1"/>
        </w:rPr>
      </w:pPr>
    </w:p>
    <w:p w14:paraId="1100281A" w14:textId="437AA492" w:rsidR="001540EC" w:rsidRPr="00615E85" w:rsidRDefault="00615E85" w:rsidP="009C0137">
      <w:pPr>
        <w:spacing w:after="120"/>
        <w:jc w:val="both"/>
        <w:rPr>
          <w:rFonts w:ascii="Arial" w:hAnsi="Arial" w:cs="Arial"/>
          <w:b/>
          <w:color w:val="000000" w:themeColor="text1"/>
        </w:rPr>
      </w:pPr>
      <w:r w:rsidRPr="00615E85">
        <w:rPr>
          <w:rFonts w:ascii="Arial" w:hAnsi="Arial" w:cs="Arial"/>
          <w:b/>
          <w:color w:val="000000" w:themeColor="text1"/>
        </w:rPr>
        <w:lastRenderedPageBreak/>
        <w:t>References</w:t>
      </w:r>
    </w:p>
    <w:p w14:paraId="4E0F3287" w14:textId="77777777" w:rsidR="001540EC" w:rsidRPr="002B5A22" w:rsidRDefault="001540EC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0042A9CA" w14:textId="77777777" w:rsidR="00615E85" w:rsidRPr="00615E85" w:rsidRDefault="00615E85" w:rsidP="00615E85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A256F4">
        <w:rPr>
          <w:rFonts w:ascii="Arial" w:hAnsi="Arial" w:cs="Arial"/>
          <w:noProof/>
        </w:rPr>
        <w:t xml:space="preserve">Bayram, Ö., Bayram, Ö. S., Ahmed, Y. L., Maruyama, J.-i., Valerius, O., Rizzoli, S. O., Ficner, R., Irniger, S., &amp; Braus, G. H. (2012). </w:t>
      </w:r>
      <w:r w:rsidRPr="00615E85">
        <w:rPr>
          <w:rFonts w:ascii="Arial" w:hAnsi="Arial" w:cs="Arial"/>
          <w:noProof/>
        </w:rPr>
        <w:t xml:space="preserve">The </w:t>
      </w:r>
      <w:r w:rsidRPr="00615E85">
        <w:rPr>
          <w:rFonts w:ascii="Arial" w:hAnsi="Arial" w:cs="Arial"/>
          <w:i/>
          <w:noProof/>
        </w:rPr>
        <w:t xml:space="preserve">Aspergillus nidulans </w:t>
      </w:r>
      <w:r w:rsidRPr="00615E85">
        <w:rPr>
          <w:rFonts w:ascii="Arial" w:hAnsi="Arial" w:cs="Arial"/>
          <w:noProof/>
        </w:rPr>
        <w:t xml:space="preserve">MAPK module AnSte11-Ste50-Ste7-Fus3 controls development and secondary metabolism. </w:t>
      </w:r>
      <w:r w:rsidRPr="00615E85">
        <w:rPr>
          <w:rFonts w:ascii="Arial" w:hAnsi="Arial" w:cs="Arial"/>
          <w:i/>
          <w:noProof/>
        </w:rPr>
        <w:t>PLoS Genetics, 8</w:t>
      </w:r>
      <w:r w:rsidRPr="00615E85">
        <w:rPr>
          <w:rFonts w:ascii="Arial" w:hAnsi="Arial" w:cs="Arial"/>
          <w:noProof/>
        </w:rPr>
        <w:t>(7), e1002816. doi:</w:t>
      </w:r>
      <w:hyperlink r:id="rId8" w:history="1">
        <w:r w:rsidRPr="00615E85">
          <w:rPr>
            <w:rStyle w:val="Hyperlink"/>
            <w:rFonts w:ascii="Arial" w:hAnsi="Arial" w:cs="Arial"/>
            <w:noProof/>
          </w:rPr>
          <w:t>https://doi.org/10.1371/journal.pgen.1002816</w:t>
        </w:r>
      </w:hyperlink>
    </w:p>
    <w:p w14:paraId="18786581" w14:textId="77777777" w:rsidR="00615E85" w:rsidRPr="00615E85" w:rsidRDefault="00615E85" w:rsidP="00615E85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615E85">
        <w:rPr>
          <w:rFonts w:ascii="Arial" w:hAnsi="Arial" w:cs="Arial"/>
          <w:noProof/>
        </w:rPr>
        <w:t xml:space="preserve">Fradin, E. F., Zhang, Z., Ayala, J. C. J., Castroverde, C. D., Nazar, R. N., Robb, J., Liu, C.-M., &amp; Thomma, B. P. (2009). Genetic dissection of </w:t>
      </w:r>
      <w:r w:rsidRPr="00615E85">
        <w:rPr>
          <w:rFonts w:ascii="Arial" w:hAnsi="Arial" w:cs="Arial"/>
          <w:i/>
          <w:noProof/>
        </w:rPr>
        <w:t xml:space="preserve">Verticillium </w:t>
      </w:r>
      <w:r w:rsidRPr="00615E85">
        <w:rPr>
          <w:rFonts w:ascii="Arial" w:hAnsi="Arial" w:cs="Arial"/>
          <w:noProof/>
        </w:rPr>
        <w:t xml:space="preserve">wilt resistance mediated by tomato Ve1. </w:t>
      </w:r>
      <w:r w:rsidRPr="00615E85">
        <w:rPr>
          <w:rFonts w:ascii="Arial" w:hAnsi="Arial" w:cs="Arial"/>
          <w:i/>
          <w:noProof/>
        </w:rPr>
        <w:t>Plant Physiology, 150</w:t>
      </w:r>
      <w:r w:rsidRPr="00615E85">
        <w:rPr>
          <w:rFonts w:ascii="Arial" w:hAnsi="Arial" w:cs="Arial"/>
          <w:noProof/>
        </w:rPr>
        <w:t>(1), 320-332. doi:</w:t>
      </w:r>
      <w:hyperlink r:id="rId9" w:history="1">
        <w:r w:rsidRPr="00615E85">
          <w:rPr>
            <w:rStyle w:val="Hyperlink"/>
            <w:rFonts w:ascii="Arial" w:hAnsi="Arial" w:cs="Arial"/>
            <w:noProof/>
          </w:rPr>
          <w:t>https://doi.org/10.1104/pp.109.136762</w:t>
        </w:r>
      </w:hyperlink>
    </w:p>
    <w:p w14:paraId="5DDAC567" w14:textId="77777777" w:rsidR="00615E85" w:rsidRPr="00615E85" w:rsidRDefault="00615E85" w:rsidP="00615E85">
      <w:pPr>
        <w:pStyle w:val="EndNoteBibliography"/>
        <w:spacing w:after="0"/>
        <w:ind w:left="720" w:hanging="720"/>
        <w:rPr>
          <w:rFonts w:ascii="Arial" w:hAnsi="Arial" w:cs="Arial"/>
          <w:noProof/>
          <w:lang w:val="de-DE"/>
        </w:rPr>
      </w:pPr>
      <w:r w:rsidRPr="00615E85">
        <w:rPr>
          <w:rFonts w:ascii="Arial" w:hAnsi="Arial" w:cs="Arial"/>
          <w:noProof/>
        </w:rPr>
        <w:t xml:space="preserve">Nowrousian, M., Stajich, J. E., Chu, M., Engh, I., Espagne, E., Halliday, K., Kamerewerd, J., Kempken, F., Knab, B., &amp; Kuo, H.-C. (2010). De novo assembly of a 40 Mb eukaryotic genome from short sequence reads: </w:t>
      </w:r>
      <w:r w:rsidRPr="00615E85">
        <w:rPr>
          <w:rFonts w:ascii="Arial" w:hAnsi="Arial" w:cs="Arial"/>
          <w:i/>
          <w:noProof/>
        </w:rPr>
        <w:t>Sordaria macrospora</w:t>
      </w:r>
      <w:r w:rsidRPr="00615E85">
        <w:rPr>
          <w:rFonts w:ascii="Arial" w:hAnsi="Arial" w:cs="Arial"/>
          <w:noProof/>
        </w:rPr>
        <w:t xml:space="preserve">, a model organism for fungal morphogenesis. </w:t>
      </w:r>
      <w:r w:rsidRPr="00615E85">
        <w:rPr>
          <w:rFonts w:ascii="Arial" w:hAnsi="Arial" w:cs="Arial"/>
          <w:i/>
          <w:noProof/>
          <w:lang w:val="de-DE"/>
        </w:rPr>
        <w:t>PLoS Genetics, 6</w:t>
      </w:r>
      <w:r w:rsidRPr="00615E85">
        <w:rPr>
          <w:rFonts w:ascii="Arial" w:hAnsi="Arial" w:cs="Arial"/>
          <w:noProof/>
          <w:lang w:val="de-DE"/>
        </w:rPr>
        <w:t>(4), e1000891. doi:</w:t>
      </w:r>
      <w:hyperlink r:id="rId10" w:history="1">
        <w:r w:rsidRPr="00615E85">
          <w:rPr>
            <w:rStyle w:val="Hyperlink"/>
            <w:rFonts w:ascii="Arial" w:hAnsi="Arial" w:cs="Arial"/>
            <w:noProof/>
            <w:lang w:val="de-DE"/>
          </w:rPr>
          <w:t>https://doi.org/10.1371/journal.pgen.1000891</w:t>
        </w:r>
      </w:hyperlink>
    </w:p>
    <w:p w14:paraId="2E3FDBD8" w14:textId="77777777" w:rsidR="00615E85" w:rsidRPr="00615E85" w:rsidRDefault="00615E85" w:rsidP="00615E85">
      <w:pPr>
        <w:pStyle w:val="EndNoteBibliography"/>
        <w:ind w:left="720" w:hanging="720"/>
        <w:rPr>
          <w:rFonts w:ascii="Arial" w:hAnsi="Arial" w:cs="Arial"/>
          <w:noProof/>
        </w:rPr>
      </w:pPr>
      <w:r w:rsidRPr="00615E85">
        <w:rPr>
          <w:rFonts w:ascii="Arial" w:hAnsi="Arial" w:cs="Arial"/>
          <w:noProof/>
          <w:lang w:val="de-DE"/>
        </w:rPr>
        <w:t xml:space="preserve">Zeise, K., &amp; von Tiedemann, A. (2002). </w:t>
      </w:r>
      <w:r w:rsidRPr="00615E85">
        <w:rPr>
          <w:rFonts w:ascii="Arial" w:hAnsi="Arial" w:cs="Arial"/>
          <w:noProof/>
        </w:rPr>
        <w:t xml:space="preserve">Host specialization among vegetative compatibility groups of </w:t>
      </w:r>
      <w:r w:rsidRPr="00615E85">
        <w:rPr>
          <w:rFonts w:ascii="Arial" w:hAnsi="Arial" w:cs="Arial"/>
          <w:i/>
          <w:noProof/>
        </w:rPr>
        <w:t>Verticillium dahliae</w:t>
      </w:r>
      <w:r w:rsidRPr="00615E85">
        <w:rPr>
          <w:rFonts w:ascii="Arial" w:hAnsi="Arial" w:cs="Arial"/>
          <w:noProof/>
        </w:rPr>
        <w:t xml:space="preserve"> in relation to </w:t>
      </w:r>
      <w:r w:rsidRPr="00615E85">
        <w:rPr>
          <w:rFonts w:ascii="Arial" w:hAnsi="Arial" w:cs="Arial"/>
          <w:i/>
          <w:noProof/>
        </w:rPr>
        <w:t>Verticillium longisporum</w:t>
      </w:r>
      <w:r w:rsidRPr="00615E85">
        <w:rPr>
          <w:rFonts w:ascii="Arial" w:hAnsi="Arial" w:cs="Arial"/>
          <w:noProof/>
        </w:rPr>
        <w:t xml:space="preserve">. </w:t>
      </w:r>
      <w:r w:rsidRPr="00615E85">
        <w:rPr>
          <w:rFonts w:ascii="Arial" w:hAnsi="Arial" w:cs="Arial"/>
          <w:i/>
          <w:noProof/>
        </w:rPr>
        <w:t>Journal of Phytopathology, 150</w:t>
      </w:r>
      <w:r w:rsidRPr="00615E85">
        <w:rPr>
          <w:rFonts w:ascii="Arial" w:hAnsi="Arial" w:cs="Arial"/>
          <w:noProof/>
        </w:rPr>
        <w:t>(3), 112-119. doi:</w:t>
      </w:r>
      <w:hyperlink r:id="rId11" w:history="1">
        <w:r w:rsidRPr="00615E85">
          <w:rPr>
            <w:rStyle w:val="Hyperlink"/>
            <w:rFonts w:ascii="Arial" w:hAnsi="Arial" w:cs="Arial"/>
            <w:noProof/>
          </w:rPr>
          <w:t>https://doi.org/10.1046/j.1439-0434.2002.00730.x</w:t>
        </w:r>
      </w:hyperlink>
    </w:p>
    <w:p w14:paraId="38125104" w14:textId="77777777" w:rsidR="001540EC" w:rsidRPr="002B5A22" w:rsidRDefault="001540EC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31BAD67A" w14:textId="77777777" w:rsidR="001540EC" w:rsidRPr="002B5A22" w:rsidRDefault="001540EC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67C2DFDC" w14:textId="551C0AAF" w:rsidR="001540EC" w:rsidRDefault="001540EC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2FD2B14B" w14:textId="40E85C4B" w:rsidR="00AD0E64" w:rsidRDefault="00AD0E64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2D297F1E" w14:textId="2BFE5B85" w:rsidR="00AD0E64" w:rsidRDefault="00AD0E64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5809CAF1" w14:textId="0ABB6049" w:rsidR="00AD0E64" w:rsidRDefault="00AD0E64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5169971A" w14:textId="77777777" w:rsidR="00AD0E64" w:rsidRPr="002B5A22" w:rsidRDefault="00AD0E64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3A12D716" w14:textId="0D85EB43" w:rsidR="001540EC" w:rsidRDefault="001540EC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659F24D5" w14:textId="6673C4CB" w:rsidR="00615E85" w:rsidRDefault="00615E85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02518175" w14:textId="75B83A39" w:rsidR="00615E85" w:rsidRDefault="00615E85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379E9A10" w14:textId="4C200719" w:rsidR="00615E85" w:rsidRDefault="00615E85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03BD30F6" w14:textId="075C75EA" w:rsidR="00615E85" w:rsidRDefault="00615E85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01244EEE" w14:textId="21F6F588" w:rsidR="00615E85" w:rsidRDefault="00615E85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1A361D27" w14:textId="1914F8A1" w:rsidR="00615E85" w:rsidRDefault="00615E85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549303F1" w14:textId="6E8E4176" w:rsidR="00615E85" w:rsidRDefault="00615E85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62724DB7" w14:textId="15DE56EF" w:rsidR="00615E85" w:rsidRDefault="00615E85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0DB9D63C" w14:textId="6AD353B0" w:rsidR="00615E85" w:rsidRDefault="00615E85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758EC279" w14:textId="1774277C" w:rsidR="00615E85" w:rsidRDefault="00615E85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sectPr w:rsidR="00615E85" w:rsidSect="0068209A">
      <w:footerReference w:type="even" r:id="rId12"/>
      <w:footerReference w:type="default" r:id="rId1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386AA48" w14:textId="77777777" w:rsidR="004024AB" w:rsidRDefault="004024AB" w:rsidP="00124C3F">
      <w:r>
        <w:separator/>
      </w:r>
    </w:p>
  </w:endnote>
  <w:endnote w:type="continuationSeparator" w:id="0">
    <w:p w14:paraId="27DD3FFB" w14:textId="77777777" w:rsidR="004024AB" w:rsidRDefault="004024AB" w:rsidP="00124C3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Seitenzahl"/>
      </w:rPr>
      <w:id w:val="-442683455"/>
      <w:docPartObj>
        <w:docPartGallery w:val="Page Numbers (Bottom of Page)"/>
        <w:docPartUnique/>
      </w:docPartObj>
    </w:sdtPr>
    <w:sdtEndPr>
      <w:rPr>
        <w:rStyle w:val="Seitenzahl"/>
      </w:rPr>
    </w:sdtEndPr>
    <w:sdtContent>
      <w:p w14:paraId="395A72F8" w14:textId="425A99C2" w:rsidR="00255961" w:rsidRDefault="00255961" w:rsidP="001B7080">
        <w:pPr>
          <w:pStyle w:val="Fuzeile"/>
          <w:framePr w:wrap="none" w:vAnchor="text" w:hAnchor="margin" w:xAlign="center" w:y="1"/>
          <w:rPr>
            <w:rStyle w:val="Seitenzahl"/>
          </w:rPr>
        </w:pPr>
        <w:r>
          <w:rPr>
            <w:rStyle w:val="Seitenzahl"/>
          </w:rPr>
          <w:fldChar w:fldCharType="begin"/>
        </w:r>
        <w:r>
          <w:rPr>
            <w:rStyle w:val="Seitenzahl"/>
          </w:rPr>
          <w:instrText xml:space="preserve"> PAGE </w:instrText>
        </w:r>
        <w:r>
          <w:rPr>
            <w:rStyle w:val="Seitenzahl"/>
          </w:rPr>
          <w:fldChar w:fldCharType="end"/>
        </w:r>
      </w:p>
    </w:sdtContent>
  </w:sdt>
  <w:p w14:paraId="77D173F5" w14:textId="77777777" w:rsidR="00255961" w:rsidRDefault="00255961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Seitenzahl"/>
      </w:rPr>
      <w:id w:val="499477201"/>
      <w:docPartObj>
        <w:docPartGallery w:val="Page Numbers (Bottom of Page)"/>
        <w:docPartUnique/>
      </w:docPartObj>
    </w:sdtPr>
    <w:sdtEndPr>
      <w:rPr>
        <w:rStyle w:val="Seitenzahl"/>
      </w:rPr>
    </w:sdtEndPr>
    <w:sdtContent>
      <w:p w14:paraId="068334C6" w14:textId="7DA1F812" w:rsidR="00255961" w:rsidRDefault="00255961" w:rsidP="001B7080">
        <w:pPr>
          <w:pStyle w:val="Fuzeile"/>
          <w:framePr w:wrap="none" w:vAnchor="text" w:hAnchor="margin" w:xAlign="center" w:y="1"/>
          <w:rPr>
            <w:rStyle w:val="Seitenzahl"/>
          </w:rPr>
        </w:pPr>
        <w:r>
          <w:rPr>
            <w:rStyle w:val="Seitenzahl"/>
          </w:rPr>
          <w:fldChar w:fldCharType="begin"/>
        </w:r>
        <w:r>
          <w:rPr>
            <w:rStyle w:val="Seitenzahl"/>
          </w:rPr>
          <w:instrText xml:space="preserve"> PAGE </w:instrText>
        </w:r>
        <w:r>
          <w:rPr>
            <w:rStyle w:val="Seitenzahl"/>
          </w:rPr>
          <w:fldChar w:fldCharType="separate"/>
        </w:r>
        <w:r w:rsidR="00C52531">
          <w:rPr>
            <w:rStyle w:val="Seitenzahl"/>
            <w:noProof/>
          </w:rPr>
          <w:t>1</w:t>
        </w:r>
        <w:r>
          <w:rPr>
            <w:rStyle w:val="Seitenzahl"/>
          </w:rPr>
          <w:fldChar w:fldCharType="end"/>
        </w:r>
      </w:p>
    </w:sdtContent>
  </w:sdt>
  <w:p w14:paraId="60465DA4" w14:textId="77777777" w:rsidR="00255961" w:rsidRDefault="00255961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222EF70" w14:textId="77777777" w:rsidR="004024AB" w:rsidRDefault="004024AB" w:rsidP="00124C3F">
      <w:r>
        <w:separator/>
      </w:r>
    </w:p>
  </w:footnote>
  <w:footnote w:type="continuationSeparator" w:id="0">
    <w:p w14:paraId="18DC33A6" w14:textId="77777777" w:rsidR="004024AB" w:rsidRDefault="004024AB" w:rsidP="00124C3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06014A8"/>
    <w:multiLevelType w:val="multilevel"/>
    <w:tmpl w:val="3A4CF100"/>
    <w:lvl w:ilvl="0">
      <w:start w:val="1088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056938CD"/>
    <w:multiLevelType w:val="multilevel"/>
    <w:tmpl w:val="AE5A49C4"/>
    <w:styleLink w:val="1"/>
    <w:lvl w:ilvl="0">
      <w:numFmt w:val="decimal"/>
      <w:lvlText w:val="%1"/>
      <w:lvlJc w:val="left"/>
      <w:pPr>
        <w:ind w:left="284" w:hanging="284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" w15:restartNumberingAfterBreak="0">
    <w:nsid w:val="0B8F3160"/>
    <w:multiLevelType w:val="multilevel"/>
    <w:tmpl w:val="F4921B8C"/>
    <w:lvl w:ilvl="0">
      <w:start w:val="1"/>
      <w:numFmt w:val="decimal"/>
      <w:lvlText w:val="%1"/>
      <w:lvlJc w:val="left"/>
      <w:pPr>
        <w:ind w:left="432" w:hanging="432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eastAsia"/>
        <w:i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eastAsia"/>
      </w:rPr>
    </w:lvl>
  </w:abstractNum>
  <w:abstractNum w:abstractNumId="4" w15:restartNumberingAfterBreak="0">
    <w:nsid w:val="0D570501"/>
    <w:multiLevelType w:val="hybridMultilevel"/>
    <w:tmpl w:val="998E4C3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2922DDA"/>
    <w:multiLevelType w:val="multilevel"/>
    <w:tmpl w:val="9CC6EAE6"/>
    <w:lvl w:ilvl="0">
      <w:start w:val="1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60" w:hanging="66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16A975F3"/>
    <w:multiLevelType w:val="multilevel"/>
    <w:tmpl w:val="6D76C7E2"/>
    <w:lvl w:ilvl="0">
      <w:start w:val="10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2C24270C"/>
    <w:multiLevelType w:val="hybridMultilevel"/>
    <w:tmpl w:val="EDB28366"/>
    <w:lvl w:ilvl="0" w:tplc="00982586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EA47485"/>
    <w:multiLevelType w:val="multilevel"/>
    <w:tmpl w:val="C6C63FE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3F9F0470"/>
    <w:multiLevelType w:val="hybridMultilevel"/>
    <w:tmpl w:val="595C839E"/>
    <w:lvl w:ilvl="0" w:tplc="E4AE9AC0">
      <w:start w:val="1"/>
      <w:numFmt w:val="upp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636E4DA7"/>
    <w:multiLevelType w:val="hybridMultilevel"/>
    <w:tmpl w:val="061CB3D4"/>
    <w:lvl w:ilvl="0" w:tplc="F14C7D80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78C2BC9"/>
    <w:multiLevelType w:val="hybridMultilevel"/>
    <w:tmpl w:val="81006204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83870DB"/>
    <w:multiLevelType w:val="multilevel"/>
    <w:tmpl w:val="0409001D"/>
    <w:styleLink w:val="2"/>
    <w:lvl w:ilvl="0">
      <w:start w:val="1"/>
      <w:numFmt w:val="decimal"/>
      <w:lvlText w:val="%1"/>
      <w:lvlJc w:val="left"/>
      <w:pPr>
        <w:ind w:left="850" w:hanging="425"/>
      </w:pPr>
    </w:lvl>
    <w:lvl w:ilvl="1">
      <w:start w:val="1"/>
      <w:numFmt w:val="decimal"/>
      <w:lvlText w:val="%1.%2"/>
      <w:lvlJc w:val="left"/>
      <w:pPr>
        <w:ind w:left="1417" w:hanging="567"/>
      </w:pPr>
    </w:lvl>
    <w:lvl w:ilvl="2">
      <w:start w:val="1"/>
      <w:numFmt w:val="decimal"/>
      <w:lvlText w:val="%1.%2.%3"/>
      <w:lvlJc w:val="left"/>
      <w:pPr>
        <w:ind w:left="1843" w:hanging="567"/>
      </w:pPr>
    </w:lvl>
    <w:lvl w:ilvl="3">
      <w:start w:val="1"/>
      <w:numFmt w:val="decimal"/>
      <w:lvlText w:val="%1.%2.%3.%4"/>
      <w:lvlJc w:val="left"/>
      <w:pPr>
        <w:ind w:left="2409" w:hanging="708"/>
      </w:pPr>
    </w:lvl>
    <w:lvl w:ilvl="4">
      <w:start w:val="1"/>
      <w:numFmt w:val="decimal"/>
      <w:lvlText w:val="%1.%2.%3.%4.%5"/>
      <w:lvlJc w:val="left"/>
      <w:pPr>
        <w:ind w:left="2976" w:hanging="850"/>
      </w:pPr>
    </w:lvl>
    <w:lvl w:ilvl="5">
      <w:start w:val="1"/>
      <w:numFmt w:val="decimal"/>
      <w:lvlText w:val="%1.%2.%3.%4.%5.%6"/>
      <w:lvlJc w:val="left"/>
      <w:pPr>
        <w:ind w:left="3685" w:hanging="1134"/>
      </w:pPr>
    </w:lvl>
    <w:lvl w:ilvl="6">
      <w:start w:val="1"/>
      <w:numFmt w:val="decimal"/>
      <w:lvlText w:val="%1.%2.%3.%4.%5.%6.%7"/>
      <w:lvlJc w:val="left"/>
      <w:pPr>
        <w:ind w:left="4252" w:hanging="1276"/>
      </w:pPr>
    </w:lvl>
    <w:lvl w:ilvl="7">
      <w:start w:val="1"/>
      <w:numFmt w:val="decimal"/>
      <w:lvlText w:val="%1.%2.%3.%4.%5.%6.%7.%8"/>
      <w:lvlJc w:val="left"/>
      <w:pPr>
        <w:ind w:left="4819" w:hanging="1418"/>
      </w:pPr>
    </w:lvl>
    <w:lvl w:ilvl="8">
      <w:start w:val="1"/>
      <w:numFmt w:val="decimal"/>
      <w:lvlText w:val="%1.%2.%3.%4.%5.%6.%7.%8.%9"/>
      <w:lvlJc w:val="left"/>
      <w:pPr>
        <w:ind w:left="5527" w:hanging="1700"/>
      </w:pPr>
    </w:lvl>
  </w:abstractNum>
  <w:abstractNum w:abstractNumId="13" w15:restartNumberingAfterBreak="0">
    <w:nsid w:val="6ABF6899"/>
    <w:multiLevelType w:val="hybridMultilevel"/>
    <w:tmpl w:val="61D21006"/>
    <w:lvl w:ilvl="0" w:tplc="C4A236BE">
      <w:start w:val="1"/>
      <w:numFmt w:val="decimal"/>
      <w:lvlText w:val="%1.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D011389"/>
    <w:multiLevelType w:val="multilevel"/>
    <w:tmpl w:val="21447354"/>
    <w:lvl w:ilvl="0">
      <w:start w:val="10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75FB6A19"/>
    <w:multiLevelType w:val="hybridMultilevel"/>
    <w:tmpl w:val="18BC3692"/>
    <w:lvl w:ilvl="0" w:tplc="1E843712">
      <w:start w:val="1"/>
      <w:numFmt w:val="upp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3"/>
  </w:num>
  <w:num w:numId="2">
    <w:abstractNumId w:val="10"/>
  </w:num>
  <w:num w:numId="3">
    <w:abstractNumId w:val="7"/>
  </w:num>
  <w:num w:numId="4">
    <w:abstractNumId w:val="11"/>
  </w:num>
  <w:num w:numId="5">
    <w:abstractNumId w:val="3"/>
  </w:num>
  <w:num w:numId="6">
    <w:abstractNumId w:val="9"/>
  </w:num>
  <w:num w:numId="7">
    <w:abstractNumId w:val="15"/>
  </w:num>
  <w:num w:numId="8">
    <w:abstractNumId w:val="2"/>
  </w:num>
  <w:num w:numId="9">
    <w:abstractNumId w:val="12"/>
  </w:num>
  <w:num w:numId="10">
    <w:abstractNumId w:val="0"/>
  </w:num>
  <w:num w:numId="11">
    <w:abstractNumId w:val="5"/>
  </w:num>
  <w:num w:numId="12">
    <w:abstractNumId w:val="8"/>
  </w:num>
  <w:num w:numId="13">
    <w:abstractNumId w:val="1"/>
  </w:num>
  <w:num w:numId="14">
    <w:abstractNumId w:val="14"/>
  </w:num>
  <w:num w:numId="15">
    <w:abstractNumId w:val="6"/>
  </w:num>
  <w:num w:numId="1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8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tp2dttfg0dt9metvve529sw0d9zea5zfzrt&quot;&gt;My EndNote Library-Saved&lt;record-ids&gt;&lt;item&gt;23&lt;/item&gt;&lt;item&gt;77&lt;/item&gt;&lt;item&gt;79&lt;/item&gt;&lt;item&gt;137&lt;/item&gt;&lt;item&gt;222&lt;/item&gt;&lt;item&gt;224&lt;/item&gt;&lt;item&gt;225&lt;/item&gt;&lt;item&gt;438&lt;/item&gt;&lt;/record-ids&gt;&lt;/item&gt;&lt;/Libraries&gt;"/>
  </w:docVars>
  <w:rsids>
    <w:rsidRoot w:val="008B69B1"/>
    <w:rsid w:val="00020710"/>
    <w:rsid w:val="00021787"/>
    <w:rsid w:val="000344B1"/>
    <w:rsid w:val="00050C8C"/>
    <w:rsid w:val="00076C71"/>
    <w:rsid w:val="000808EB"/>
    <w:rsid w:val="00081FC0"/>
    <w:rsid w:val="0009353A"/>
    <w:rsid w:val="000B6E8A"/>
    <w:rsid w:val="000B7CA6"/>
    <w:rsid w:val="000C61E7"/>
    <w:rsid w:val="000D4257"/>
    <w:rsid w:val="000D7F73"/>
    <w:rsid w:val="000E0ED1"/>
    <w:rsid w:val="000E1B0D"/>
    <w:rsid w:val="000F2C54"/>
    <w:rsid w:val="0010235D"/>
    <w:rsid w:val="00107488"/>
    <w:rsid w:val="00107500"/>
    <w:rsid w:val="001101DF"/>
    <w:rsid w:val="00114D43"/>
    <w:rsid w:val="00124C3F"/>
    <w:rsid w:val="0014561B"/>
    <w:rsid w:val="0014669A"/>
    <w:rsid w:val="00150A48"/>
    <w:rsid w:val="001540EC"/>
    <w:rsid w:val="001570C1"/>
    <w:rsid w:val="00157C26"/>
    <w:rsid w:val="0016120C"/>
    <w:rsid w:val="00163D6E"/>
    <w:rsid w:val="001716CA"/>
    <w:rsid w:val="00173B3B"/>
    <w:rsid w:val="00174F69"/>
    <w:rsid w:val="00176E62"/>
    <w:rsid w:val="0017719B"/>
    <w:rsid w:val="001918BC"/>
    <w:rsid w:val="00197D63"/>
    <w:rsid w:val="00197F13"/>
    <w:rsid w:val="001A24FF"/>
    <w:rsid w:val="001B1D1A"/>
    <w:rsid w:val="001B3B71"/>
    <w:rsid w:val="001B4B36"/>
    <w:rsid w:val="001B660B"/>
    <w:rsid w:val="001B6C64"/>
    <w:rsid w:val="001C176E"/>
    <w:rsid w:val="001C7A51"/>
    <w:rsid w:val="001D35B8"/>
    <w:rsid w:val="001D4F17"/>
    <w:rsid w:val="001D606A"/>
    <w:rsid w:val="001E4B00"/>
    <w:rsid w:val="001F5175"/>
    <w:rsid w:val="001F69D8"/>
    <w:rsid w:val="00205574"/>
    <w:rsid w:val="00212DD3"/>
    <w:rsid w:val="0022546B"/>
    <w:rsid w:val="00226645"/>
    <w:rsid w:val="002351B8"/>
    <w:rsid w:val="00235ED0"/>
    <w:rsid w:val="00237334"/>
    <w:rsid w:val="002407BF"/>
    <w:rsid w:val="00242620"/>
    <w:rsid w:val="00243AF7"/>
    <w:rsid w:val="0025379D"/>
    <w:rsid w:val="00255961"/>
    <w:rsid w:val="002618E3"/>
    <w:rsid w:val="00261A3A"/>
    <w:rsid w:val="00273014"/>
    <w:rsid w:val="00273C80"/>
    <w:rsid w:val="002765EF"/>
    <w:rsid w:val="002854CD"/>
    <w:rsid w:val="002875BF"/>
    <w:rsid w:val="002A0009"/>
    <w:rsid w:val="002A0203"/>
    <w:rsid w:val="002A589F"/>
    <w:rsid w:val="002B03D1"/>
    <w:rsid w:val="002B5A22"/>
    <w:rsid w:val="002B5BD6"/>
    <w:rsid w:val="002C3FA4"/>
    <w:rsid w:val="002C4B2D"/>
    <w:rsid w:val="002E11A2"/>
    <w:rsid w:val="002F08FC"/>
    <w:rsid w:val="002F13BA"/>
    <w:rsid w:val="002F1DC7"/>
    <w:rsid w:val="002F2506"/>
    <w:rsid w:val="00304A7D"/>
    <w:rsid w:val="003122E8"/>
    <w:rsid w:val="00317F52"/>
    <w:rsid w:val="003200E6"/>
    <w:rsid w:val="00320C32"/>
    <w:rsid w:val="00321928"/>
    <w:rsid w:val="00325272"/>
    <w:rsid w:val="00326203"/>
    <w:rsid w:val="00333D66"/>
    <w:rsid w:val="003413E5"/>
    <w:rsid w:val="00345C8C"/>
    <w:rsid w:val="00352D80"/>
    <w:rsid w:val="00365DEF"/>
    <w:rsid w:val="00366ACB"/>
    <w:rsid w:val="00370EA0"/>
    <w:rsid w:val="00374581"/>
    <w:rsid w:val="00374901"/>
    <w:rsid w:val="003751F7"/>
    <w:rsid w:val="003831C1"/>
    <w:rsid w:val="003A3179"/>
    <w:rsid w:val="003A7345"/>
    <w:rsid w:val="003C126A"/>
    <w:rsid w:val="003D2A41"/>
    <w:rsid w:val="003D4F82"/>
    <w:rsid w:val="003D63B0"/>
    <w:rsid w:val="003E451E"/>
    <w:rsid w:val="0040188B"/>
    <w:rsid w:val="004024AB"/>
    <w:rsid w:val="00403FFE"/>
    <w:rsid w:val="004107C8"/>
    <w:rsid w:val="004159E3"/>
    <w:rsid w:val="00421EA3"/>
    <w:rsid w:val="00440665"/>
    <w:rsid w:val="004562E3"/>
    <w:rsid w:val="00460344"/>
    <w:rsid w:val="00464AD1"/>
    <w:rsid w:val="0048043F"/>
    <w:rsid w:val="004841B4"/>
    <w:rsid w:val="00497FE3"/>
    <w:rsid w:val="004A02AE"/>
    <w:rsid w:val="004A33D0"/>
    <w:rsid w:val="004B0B35"/>
    <w:rsid w:val="004C278F"/>
    <w:rsid w:val="004C33C5"/>
    <w:rsid w:val="004C3A81"/>
    <w:rsid w:val="004C4727"/>
    <w:rsid w:val="004D2115"/>
    <w:rsid w:val="004D60E3"/>
    <w:rsid w:val="004D72CE"/>
    <w:rsid w:val="004E2F5F"/>
    <w:rsid w:val="004E5092"/>
    <w:rsid w:val="004F1017"/>
    <w:rsid w:val="004F5C5D"/>
    <w:rsid w:val="004F72C7"/>
    <w:rsid w:val="004F7896"/>
    <w:rsid w:val="00503E0A"/>
    <w:rsid w:val="0050664A"/>
    <w:rsid w:val="0051600B"/>
    <w:rsid w:val="005175AA"/>
    <w:rsid w:val="00523BB8"/>
    <w:rsid w:val="005272DC"/>
    <w:rsid w:val="00527991"/>
    <w:rsid w:val="0053492E"/>
    <w:rsid w:val="00535EA8"/>
    <w:rsid w:val="00562C18"/>
    <w:rsid w:val="005659E1"/>
    <w:rsid w:val="0057144A"/>
    <w:rsid w:val="005746DB"/>
    <w:rsid w:val="00590A06"/>
    <w:rsid w:val="00594AE9"/>
    <w:rsid w:val="005A22EB"/>
    <w:rsid w:val="005B034B"/>
    <w:rsid w:val="005B140C"/>
    <w:rsid w:val="005B183D"/>
    <w:rsid w:val="005B3DAD"/>
    <w:rsid w:val="005C7609"/>
    <w:rsid w:val="005D602A"/>
    <w:rsid w:val="005D6960"/>
    <w:rsid w:val="005E1342"/>
    <w:rsid w:val="00603481"/>
    <w:rsid w:val="0061286C"/>
    <w:rsid w:val="00615E85"/>
    <w:rsid w:val="00621A2E"/>
    <w:rsid w:val="006249E7"/>
    <w:rsid w:val="00632486"/>
    <w:rsid w:val="006355FB"/>
    <w:rsid w:val="00660679"/>
    <w:rsid w:val="00664672"/>
    <w:rsid w:val="006669BA"/>
    <w:rsid w:val="006758E1"/>
    <w:rsid w:val="0068209A"/>
    <w:rsid w:val="00683516"/>
    <w:rsid w:val="00683D21"/>
    <w:rsid w:val="00683E18"/>
    <w:rsid w:val="00693D54"/>
    <w:rsid w:val="006A2F60"/>
    <w:rsid w:val="006B4890"/>
    <w:rsid w:val="006B7753"/>
    <w:rsid w:val="006B7ED7"/>
    <w:rsid w:val="006C6022"/>
    <w:rsid w:val="006D3E4E"/>
    <w:rsid w:val="006E0064"/>
    <w:rsid w:val="006E169F"/>
    <w:rsid w:val="006F08C3"/>
    <w:rsid w:val="006F560B"/>
    <w:rsid w:val="00702DEB"/>
    <w:rsid w:val="0070523B"/>
    <w:rsid w:val="00713942"/>
    <w:rsid w:val="007147BA"/>
    <w:rsid w:val="00725BFF"/>
    <w:rsid w:val="0073686B"/>
    <w:rsid w:val="00740CBE"/>
    <w:rsid w:val="00741A90"/>
    <w:rsid w:val="00742071"/>
    <w:rsid w:val="0074649C"/>
    <w:rsid w:val="00756173"/>
    <w:rsid w:val="00756508"/>
    <w:rsid w:val="00764480"/>
    <w:rsid w:val="007646EF"/>
    <w:rsid w:val="00764751"/>
    <w:rsid w:val="0078255B"/>
    <w:rsid w:val="00784C64"/>
    <w:rsid w:val="00790FDB"/>
    <w:rsid w:val="007B5FFA"/>
    <w:rsid w:val="007B7017"/>
    <w:rsid w:val="007C2808"/>
    <w:rsid w:val="007C6AEF"/>
    <w:rsid w:val="007D7495"/>
    <w:rsid w:val="007E09BC"/>
    <w:rsid w:val="008052E4"/>
    <w:rsid w:val="00817DC9"/>
    <w:rsid w:val="00824741"/>
    <w:rsid w:val="0082637B"/>
    <w:rsid w:val="008330A7"/>
    <w:rsid w:val="00840CD9"/>
    <w:rsid w:val="0084477F"/>
    <w:rsid w:val="00847864"/>
    <w:rsid w:val="00851632"/>
    <w:rsid w:val="00853E54"/>
    <w:rsid w:val="00861563"/>
    <w:rsid w:val="008629B5"/>
    <w:rsid w:val="00875E16"/>
    <w:rsid w:val="00877A3D"/>
    <w:rsid w:val="008813D0"/>
    <w:rsid w:val="0088776A"/>
    <w:rsid w:val="008A3315"/>
    <w:rsid w:val="008B1D17"/>
    <w:rsid w:val="008B69B1"/>
    <w:rsid w:val="008B6FD3"/>
    <w:rsid w:val="008C3136"/>
    <w:rsid w:val="008E420A"/>
    <w:rsid w:val="008E6FB4"/>
    <w:rsid w:val="008E7A4B"/>
    <w:rsid w:val="008F31E1"/>
    <w:rsid w:val="008F5C0E"/>
    <w:rsid w:val="00902D71"/>
    <w:rsid w:val="009138C5"/>
    <w:rsid w:val="00915607"/>
    <w:rsid w:val="009276E4"/>
    <w:rsid w:val="00931E19"/>
    <w:rsid w:val="00937B9D"/>
    <w:rsid w:val="00940211"/>
    <w:rsid w:val="00940C5D"/>
    <w:rsid w:val="00953CFC"/>
    <w:rsid w:val="00984E46"/>
    <w:rsid w:val="00990962"/>
    <w:rsid w:val="009A35A1"/>
    <w:rsid w:val="009B2191"/>
    <w:rsid w:val="009B6957"/>
    <w:rsid w:val="009C0137"/>
    <w:rsid w:val="009E2FE2"/>
    <w:rsid w:val="009F1AA2"/>
    <w:rsid w:val="009F2E3B"/>
    <w:rsid w:val="009F43C4"/>
    <w:rsid w:val="00A02913"/>
    <w:rsid w:val="00A03667"/>
    <w:rsid w:val="00A1364E"/>
    <w:rsid w:val="00A1389B"/>
    <w:rsid w:val="00A226DE"/>
    <w:rsid w:val="00A23CD5"/>
    <w:rsid w:val="00A24FDA"/>
    <w:rsid w:val="00A256F4"/>
    <w:rsid w:val="00A30C31"/>
    <w:rsid w:val="00A33530"/>
    <w:rsid w:val="00A42041"/>
    <w:rsid w:val="00A65769"/>
    <w:rsid w:val="00A7105F"/>
    <w:rsid w:val="00A71ACA"/>
    <w:rsid w:val="00A80CBD"/>
    <w:rsid w:val="00A86D44"/>
    <w:rsid w:val="00A96E8D"/>
    <w:rsid w:val="00AA5C8E"/>
    <w:rsid w:val="00AB25E1"/>
    <w:rsid w:val="00AB2FAF"/>
    <w:rsid w:val="00AB494C"/>
    <w:rsid w:val="00AB51BD"/>
    <w:rsid w:val="00AC0142"/>
    <w:rsid w:val="00AD0E64"/>
    <w:rsid w:val="00AD6429"/>
    <w:rsid w:val="00AE16DC"/>
    <w:rsid w:val="00AE3D06"/>
    <w:rsid w:val="00AE6064"/>
    <w:rsid w:val="00AF6F1E"/>
    <w:rsid w:val="00B0219F"/>
    <w:rsid w:val="00B023BA"/>
    <w:rsid w:val="00B0678A"/>
    <w:rsid w:val="00B316D5"/>
    <w:rsid w:val="00B3183D"/>
    <w:rsid w:val="00B40507"/>
    <w:rsid w:val="00B41A06"/>
    <w:rsid w:val="00B51A0B"/>
    <w:rsid w:val="00B525A4"/>
    <w:rsid w:val="00B551CB"/>
    <w:rsid w:val="00B614FA"/>
    <w:rsid w:val="00B6368E"/>
    <w:rsid w:val="00B637BB"/>
    <w:rsid w:val="00B63861"/>
    <w:rsid w:val="00B63C07"/>
    <w:rsid w:val="00B66824"/>
    <w:rsid w:val="00B71ECF"/>
    <w:rsid w:val="00B7713D"/>
    <w:rsid w:val="00BA0695"/>
    <w:rsid w:val="00BB0CB3"/>
    <w:rsid w:val="00BB444E"/>
    <w:rsid w:val="00BB5DBD"/>
    <w:rsid w:val="00BC03AE"/>
    <w:rsid w:val="00BC057B"/>
    <w:rsid w:val="00BC1EE5"/>
    <w:rsid w:val="00BC2495"/>
    <w:rsid w:val="00BD6772"/>
    <w:rsid w:val="00BF4C13"/>
    <w:rsid w:val="00C0677E"/>
    <w:rsid w:val="00C12985"/>
    <w:rsid w:val="00C1397F"/>
    <w:rsid w:val="00C22686"/>
    <w:rsid w:val="00C35C6F"/>
    <w:rsid w:val="00C40E29"/>
    <w:rsid w:val="00C425D0"/>
    <w:rsid w:val="00C43C43"/>
    <w:rsid w:val="00C50895"/>
    <w:rsid w:val="00C52531"/>
    <w:rsid w:val="00C535F4"/>
    <w:rsid w:val="00C6268A"/>
    <w:rsid w:val="00C702C7"/>
    <w:rsid w:val="00C808A6"/>
    <w:rsid w:val="00C92952"/>
    <w:rsid w:val="00CA4F88"/>
    <w:rsid w:val="00CD430B"/>
    <w:rsid w:val="00CF43A1"/>
    <w:rsid w:val="00D04436"/>
    <w:rsid w:val="00D116C6"/>
    <w:rsid w:val="00D134EB"/>
    <w:rsid w:val="00D1352F"/>
    <w:rsid w:val="00D143EA"/>
    <w:rsid w:val="00D37DF8"/>
    <w:rsid w:val="00D4081C"/>
    <w:rsid w:val="00D53F3E"/>
    <w:rsid w:val="00D565F2"/>
    <w:rsid w:val="00D57AFE"/>
    <w:rsid w:val="00D70DBC"/>
    <w:rsid w:val="00D72008"/>
    <w:rsid w:val="00D922DB"/>
    <w:rsid w:val="00D93648"/>
    <w:rsid w:val="00DA37BD"/>
    <w:rsid w:val="00DA7C66"/>
    <w:rsid w:val="00DA7D0E"/>
    <w:rsid w:val="00DB48A9"/>
    <w:rsid w:val="00DB5280"/>
    <w:rsid w:val="00DE5593"/>
    <w:rsid w:val="00DE677A"/>
    <w:rsid w:val="00DF1CBB"/>
    <w:rsid w:val="00E016BF"/>
    <w:rsid w:val="00E102FB"/>
    <w:rsid w:val="00E10B3C"/>
    <w:rsid w:val="00E254A8"/>
    <w:rsid w:val="00E37FFB"/>
    <w:rsid w:val="00E408CB"/>
    <w:rsid w:val="00E5144F"/>
    <w:rsid w:val="00E516D1"/>
    <w:rsid w:val="00E526BE"/>
    <w:rsid w:val="00E56D7D"/>
    <w:rsid w:val="00E72900"/>
    <w:rsid w:val="00E75FA8"/>
    <w:rsid w:val="00E81CBE"/>
    <w:rsid w:val="00E83035"/>
    <w:rsid w:val="00E976D3"/>
    <w:rsid w:val="00EA3809"/>
    <w:rsid w:val="00EA5634"/>
    <w:rsid w:val="00EA7FC4"/>
    <w:rsid w:val="00EB4199"/>
    <w:rsid w:val="00EB4D79"/>
    <w:rsid w:val="00EB533E"/>
    <w:rsid w:val="00EC062F"/>
    <w:rsid w:val="00EC0BE3"/>
    <w:rsid w:val="00EC10C4"/>
    <w:rsid w:val="00ED62D6"/>
    <w:rsid w:val="00ED6DE8"/>
    <w:rsid w:val="00EE04E5"/>
    <w:rsid w:val="00EE5C31"/>
    <w:rsid w:val="00EE7188"/>
    <w:rsid w:val="00EE745C"/>
    <w:rsid w:val="00EF1047"/>
    <w:rsid w:val="00EF7650"/>
    <w:rsid w:val="00F0264F"/>
    <w:rsid w:val="00F04931"/>
    <w:rsid w:val="00F15AC0"/>
    <w:rsid w:val="00F15D89"/>
    <w:rsid w:val="00F24348"/>
    <w:rsid w:val="00F47742"/>
    <w:rsid w:val="00F47964"/>
    <w:rsid w:val="00F530D0"/>
    <w:rsid w:val="00F56D95"/>
    <w:rsid w:val="00F60198"/>
    <w:rsid w:val="00F61FAF"/>
    <w:rsid w:val="00F7678F"/>
    <w:rsid w:val="00F8313A"/>
    <w:rsid w:val="00F966C3"/>
    <w:rsid w:val="00F97284"/>
    <w:rsid w:val="00FA3980"/>
    <w:rsid w:val="00FA6639"/>
    <w:rsid w:val="00FB2AF3"/>
    <w:rsid w:val="00FB4948"/>
    <w:rsid w:val="00FC3217"/>
    <w:rsid w:val="00FC33F4"/>
    <w:rsid w:val="00FC67D2"/>
    <w:rsid w:val="00FD1CC6"/>
    <w:rsid w:val="00FD2B02"/>
    <w:rsid w:val="00FD4706"/>
    <w:rsid w:val="00FF1F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69A26F6A"/>
  <w15:docId w15:val="{100FFF72-77E1-7C40-BCFC-5FC12CA7C0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 w:qFormat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FF1FBF"/>
    <w:rPr>
      <w:rFonts w:ascii="Times New Roman" w:eastAsia="Times New Roman" w:hAnsi="Times New Roman" w:cs="Times New Roman"/>
    </w:rPr>
  </w:style>
  <w:style w:type="paragraph" w:styleId="berschrift1">
    <w:name w:val="heading 1"/>
    <w:basedOn w:val="Beschriftung"/>
    <w:next w:val="Standard"/>
    <w:link w:val="berschrift1Zchn"/>
    <w:autoRedefine/>
    <w:uiPriority w:val="9"/>
    <w:qFormat/>
    <w:rsid w:val="000B7CA6"/>
    <w:pPr>
      <w:keepNext/>
      <w:spacing w:line="276" w:lineRule="auto"/>
      <w:outlineLvl w:val="0"/>
    </w:pPr>
    <w:rPr>
      <w:rFonts w:eastAsia="SimSun" w:cs="SimSun"/>
      <w:b/>
      <w:i w:val="0"/>
      <w:color w:val="000000" w:themeColor="text1"/>
      <w:sz w:val="24"/>
      <w:szCs w:val="22"/>
    </w:rPr>
  </w:style>
  <w:style w:type="paragraph" w:styleId="berschrift2">
    <w:name w:val="heading 2"/>
    <w:basedOn w:val="Verzeichnis2"/>
    <w:link w:val="berschrift2Zchn"/>
    <w:autoRedefine/>
    <w:uiPriority w:val="9"/>
    <w:unhideWhenUsed/>
    <w:qFormat/>
    <w:rsid w:val="000B7CA6"/>
    <w:pPr>
      <w:tabs>
        <w:tab w:val="left" w:pos="960"/>
        <w:tab w:val="right" w:leader="dot" w:pos="8290"/>
      </w:tabs>
      <w:spacing w:before="120" w:after="120"/>
      <w:ind w:left="576" w:hanging="576"/>
      <w:outlineLvl w:val="1"/>
    </w:pPr>
    <w:rPr>
      <w:b/>
      <w:iCs/>
      <w:noProof/>
      <w:szCs w:val="20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0B7CA6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8B69B1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8B69B1"/>
    <w:pPr>
      <w:keepNext/>
      <w:keepLines/>
      <w:spacing w:before="280" w:after="290" w:line="376" w:lineRule="auto"/>
      <w:ind w:left="1008" w:hanging="1008"/>
      <w:outlineLvl w:val="4"/>
    </w:pPr>
    <w:rPr>
      <w:b/>
      <w:bCs/>
      <w:sz w:val="28"/>
      <w:szCs w:val="28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8B69B1"/>
    <w:pPr>
      <w:keepNext/>
      <w:keepLines/>
      <w:spacing w:before="240" w:after="64" w:line="320" w:lineRule="auto"/>
      <w:ind w:left="1152" w:hanging="1152"/>
      <w:outlineLvl w:val="5"/>
    </w:pPr>
    <w:rPr>
      <w:rFonts w:asciiTheme="majorHAnsi" w:eastAsiaTheme="majorEastAsia" w:hAnsiTheme="majorHAnsi" w:cstheme="majorBidi"/>
      <w:b/>
      <w:bCs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8B69B1"/>
    <w:pPr>
      <w:keepNext/>
      <w:keepLines/>
      <w:spacing w:before="240" w:after="64" w:line="320" w:lineRule="auto"/>
      <w:ind w:left="1296" w:hanging="1296"/>
      <w:outlineLvl w:val="6"/>
    </w:pPr>
    <w:rPr>
      <w:b/>
      <w:bCs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8B69B1"/>
    <w:pPr>
      <w:keepNext/>
      <w:keepLines/>
      <w:spacing w:before="240" w:after="64" w:line="320" w:lineRule="auto"/>
      <w:ind w:left="1440" w:hanging="1440"/>
      <w:outlineLvl w:val="7"/>
    </w:pPr>
    <w:rPr>
      <w:rFonts w:asciiTheme="majorHAnsi" w:eastAsiaTheme="majorEastAsia" w:hAnsiTheme="majorHAnsi" w:cstheme="majorBidi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8B69B1"/>
    <w:pPr>
      <w:keepNext/>
      <w:keepLines/>
      <w:spacing w:before="240" w:after="64" w:line="320" w:lineRule="auto"/>
      <w:ind w:left="1584" w:hanging="1584"/>
      <w:outlineLvl w:val="8"/>
    </w:pPr>
    <w:rPr>
      <w:rFonts w:asciiTheme="majorHAnsi" w:eastAsiaTheme="majorEastAsia" w:hAnsiTheme="majorHAnsi" w:cstheme="majorBidi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2Zchn">
    <w:name w:val="Überschrift 2 Zchn"/>
    <w:basedOn w:val="Absatz-Standardschriftart"/>
    <w:link w:val="berschrift2"/>
    <w:uiPriority w:val="9"/>
    <w:rsid w:val="000B7CA6"/>
    <w:rPr>
      <w:rFonts w:ascii="Times New Roman" w:eastAsia="Times New Roman" w:hAnsi="Times New Roman" w:cs="Times New Roman"/>
      <w:b/>
      <w:iCs/>
      <w:noProof/>
      <w:szCs w:val="20"/>
    </w:rPr>
  </w:style>
  <w:style w:type="paragraph" w:styleId="Verzeichnis2">
    <w:name w:val="toc 2"/>
    <w:basedOn w:val="Standard"/>
    <w:next w:val="Standard"/>
    <w:autoRedefine/>
    <w:uiPriority w:val="39"/>
    <w:unhideWhenUsed/>
    <w:qFormat/>
    <w:rsid w:val="0068209A"/>
    <w:pPr>
      <w:spacing w:after="100"/>
      <w:ind w:left="240"/>
    </w:pPr>
  </w:style>
  <w:style w:type="character" w:customStyle="1" w:styleId="berschrift1Zchn">
    <w:name w:val="Überschrift 1 Zchn"/>
    <w:basedOn w:val="Absatz-Standardschriftart"/>
    <w:link w:val="berschrift1"/>
    <w:uiPriority w:val="9"/>
    <w:rsid w:val="000B7CA6"/>
    <w:rPr>
      <w:rFonts w:ascii="Times New Roman" w:eastAsia="SimSun" w:hAnsi="Times New Roman" w:cs="SimSun"/>
      <w:b/>
      <w:iCs/>
      <w:color w:val="000000" w:themeColor="text1"/>
      <w:szCs w:val="22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0B7CA6"/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schriftung">
    <w:name w:val="caption"/>
    <w:basedOn w:val="Standard"/>
    <w:next w:val="Standard"/>
    <w:link w:val="BeschriftungZchn"/>
    <w:uiPriority w:val="35"/>
    <w:unhideWhenUsed/>
    <w:qFormat/>
    <w:rsid w:val="000B7CA6"/>
    <w:pPr>
      <w:spacing w:after="200"/>
    </w:pPr>
    <w:rPr>
      <w:i/>
      <w:iCs/>
      <w:color w:val="44546A" w:themeColor="text2"/>
      <w:sz w:val="18"/>
      <w:szCs w:val="18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8B69B1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8B69B1"/>
    <w:rPr>
      <w:rFonts w:ascii="Times New Roman" w:eastAsia="Times New Roman" w:hAnsi="Times New Roman" w:cs="Times New Roman"/>
      <w:b/>
      <w:bCs/>
      <w:sz w:val="28"/>
      <w:szCs w:val="28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8B69B1"/>
    <w:rPr>
      <w:rFonts w:asciiTheme="majorHAnsi" w:eastAsiaTheme="majorEastAsia" w:hAnsiTheme="majorHAnsi" w:cstheme="majorBidi"/>
      <w:b/>
      <w:bCs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8B69B1"/>
    <w:rPr>
      <w:rFonts w:ascii="Times New Roman" w:eastAsia="Times New Roman" w:hAnsi="Times New Roman" w:cs="Times New Roman"/>
      <w:b/>
      <w:bCs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8B69B1"/>
    <w:rPr>
      <w:rFonts w:asciiTheme="majorHAnsi" w:eastAsiaTheme="majorEastAsia" w:hAnsiTheme="majorHAnsi" w:cstheme="majorBidi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8B69B1"/>
    <w:rPr>
      <w:rFonts w:asciiTheme="majorHAnsi" w:eastAsiaTheme="majorEastAsia" w:hAnsiTheme="majorHAnsi" w:cstheme="majorBidi"/>
      <w:sz w:val="21"/>
      <w:szCs w:val="21"/>
    </w:rPr>
  </w:style>
  <w:style w:type="paragraph" w:styleId="Fuzeile">
    <w:name w:val="footer"/>
    <w:basedOn w:val="Standard"/>
    <w:link w:val="FuzeileZchn"/>
    <w:uiPriority w:val="99"/>
    <w:unhideWhenUsed/>
    <w:rsid w:val="008B69B1"/>
    <w:pPr>
      <w:tabs>
        <w:tab w:val="center" w:pos="4680"/>
        <w:tab w:val="right" w:pos="9360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8B69B1"/>
    <w:rPr>
      <w:rFonts w:ascii="Times New Roman" w:eastAsia="Times New Roman" w:hAnsi="Times New Roman" w:cs="Times New Roman"/>
    </w:rPr>
  </w:style>
  <w:style w:type="character" w:styleId="Seitenzahl">
    <w:name w:val="page number"/>
    <w:basedOn w:val="Absatz-Standardschriftart"/>
    <w:uiPriority w:val="99"/>
    <w:semiHidden/>
    <w:unhideWhenUsed/>
    <w:rsid w:val="008B69B1"/>
  </w:style>
  <w:style w:type="character" w:styleId="Kommentarzeichen">
    <w:name w:val="annotation reference"/>
    <w:basedOn w:val="Absatz-Standardschriftart"/>
    <w:uiPriority w:val="99"/>
    <w:semiHidden/>
    <w:unhideWhenUsed/>
    <w:rsid w:val="008B69B1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8B69B1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8B69B1"/>
    <w:rPr>
      <w:rFonts w:ascii="Times New Roman" w:eastAsia="Times New Roman" w:hAnsi="Times New Roman" w:cs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8B69B1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8B69B1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8B69B1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8B69B1"/>
    <w:rPr>
      <w:rFonts w:ascii="Segoe UI" w:eastAsia="Times New Roman" w:hAnsi="Segoe UI" w:cs="Segoe UI"/>
      <w:sz w:val="18"/>
      <w:szCs w:val="18"/>
    </w:rPr>
  </w:style>
  <w:style w:type="paragraph" w:customStyle="1" w:styleId="EndNoteBibliographyTitle">
    <w:name w:val="EndNote Bibliography Title"/>
    <w:basedOn w:val="Standard"/>
    <w:link w:val="EndNoteBibliographyTitleChar"/>
    <w:rsid w:val="008B69B1"/>
    <w:pPr>
      <w:jc w:val="center"/>
    </w:pPr>
    <w:rPr>
      <w:rFonts w:eastAsiaTheme="minorEastAsia"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8B69B1"/>
    <w:rPr>
      <w:rFonts w:ascii="Times New Roman" w:hAnsi="Times New Roman" w:cs="Times New Roman"/>
    </w:rPr>
  </w:style>
  <w:style w:type="paragraph" w:customStyle="1" w:styleId="EndNoteBibliography">
    <w:name w:val="EndNote Bibliography"/>
    <w:basedOn w:val="Standard"/>
    <w:link w:val="EndNoteBibliographyChar"/>
    <w:rsid w:val="008B69B1"/>
    <w:pPr>
      <w:spacing w:after="80"/>
    </w:pPr>
    <w:rPr>
      <w:rFonts w:eastAsiaTheme="minorEastAsia"/>
    </w:rPr>
  </w:style>
  <w:style w:type="character" w:customStyle="1" w:styleId="EndNoteBibliographyChar">
    <w:name w:val="EndNote Bibliography Char"/>
    <w:basedOn w:val="Absatz-Standardschriftart"/>
    <w:link w:val="EndNoteBibliography"/>
    <w:rsid w:val="008B69B1"/>
    <w:rPr>
      <w:rFonts w:ascii="Times New Roman" w:hAnsi="Times New Roman" w:cs="Times New Roman"/>
    </w:rPr>
  </w:style>
  <w:style w:type="paragraph" w:styleId="Listenabsatz">
    <w:name w:val="List Paragraph"/>
    <w:basedOn w:val="Standard"/>
    <w:uiPriority w:val="34"/>
    <w:qFormat/>
    <w:rsid w:val="008B69B1"/>
    <w:pPr>
      <w:ind w:left="720"/>
      <w:contextualSpacing/>
    </w:pPr>
  </w:style>
  <w:style w:type="character" w:customStyle="1" w:styleId="apple-converted-space">
    <w:name w:val="apple-converted-space"/>
    <w:basedOn w:val="Absatz-Standardschriftart"/>
    <w:rsid w:val="008B69B1"/>
  </w:style>
  <w:style w:type="character" w:styleId="Zeilennummer">
    <w:name w:val="line number"/>
    <w:basedOn w:val="Absatz-Standardschriftart"/>
    <w:uiPriority w:val="99"/>
    <w:semiHidden/>
    <w:unhideWhenUsed/>
    <w:rsid w:val="008B69B1"/>
  </w:style>
  <w:style w:type="table" w:styleId="Tabellenraster">
    <w:name w:val="Table Grid"/>
    <w:basedOn w:val="NormaleTabelle"/>
    <w:uiPriority w:val="39"/>
    <w:rsid w:val="008B69B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tandardWeb">
    <w:name w:val="Normal (Web)"/>
    <w:basedOn w:val="Standard"/>
    <w:uiPriority w:val="99"/>
    <w:unhideWhenUsed/>
    <w:rsid w:val="008B69B1"/>
    <w:pPr>
      <w:spacing w:before="100" w:beforeAutospacing="1" w:after="100" w:afterAutospacing="1"/>
    </w:pPr>
  </w:style>
  <w:style w:type="character" w:customStyle="1" w:styleId="EndNoteBibliography0">
    <w:name w:val="EndNote Bibliography 字符"/>
    <w:basedOn w:val="Absatz-Standardschriftart"/>
    <w:rsid w:val="008B69B1"/>
  </w:style>
  <w:style w:type="paragraph" w:styleId="berarbeitung">
    <w:name w:val="Revision"/>
    <w:hidden/>
    <w:uiPriority w:val="99"/>
    <w:semiHidden/>
    <w:rsid w:val="008B69B1"/>
    <w:rPr>
      <w:rFonts w:ascii="Times New Roman" w:eastAsia="Times New Roman" w:hAnsi="Times New Roman" w:cs="Times New Roman"/>
    </w:rPr>
  </w:style>
  <w:style w:type="character" w:styleId="Hyperlink">
    <w:name w:val="Hyperlink"/>
    <w:basedOn w:val="Absatz-Standardschriftart"/>
    <w:uiPriority w:val="99"/>
    <w:unhideWhenUsed/>
    <w:rsid w:val="008B69B1"/>
    <w:rPr>
      <w:color w:val="0563C1" w:themeColor="hyperlink"/>
      <w:u w:val="single"/>
    </w:rPr>
  </w:style>
  <w:style w:type="character" w:customStyle="1" w:styleId="UnresolvedMention1">
    <w:name w:val="Unresolved Mention1"/>
    <w:basedOn w:val="Absatz-Standardschriftart"/>
    <w:uiPriority w:val="99"/>
    <w:semiHidden/>
    <w:unhideWhenUsed/>
    <w:rsid w:val="008B69B1"/>
    <w:rPr>
      <w:color w:val="605E5C"/>
      <w:shd w:val="clear" w:color="auto" w:fill="E1DFDD"/>
    </w:rPr>
  </w:style>
  <w:style w:type="character" w:styleId="BesuchterLink">
    <w:name w:val="FollowedHyperlink"/>
    <w:basedOn w:val="Absatz-Standardschriftart"/>
    <w:uiPriority w:val="99"/>
    <w:semiHidden/>
    <w:unhideWhenUsed/>
    <w:rsid w:val="008B69B1"/>
    <w:rPr>
      <w:color w:val="954F72" w:themeColor="followedHyperlink"/>
      <w:u w:val="single"/>
    </w:rPr>
  </w:style>
  <w:style w:type="paragraph" w:styleId="Verzeichnis1">
    <w:name w:val="toc 1"/>
    <w:basedOn w:val="Standard"/>
    <w:next w:val="Standard"/>
    <w:autoRedefine/>
    <w:uiPriority w:val="39"/>
    <w:unhideWhenUsed/>
    <w:qFormat/>
    <w:rsid w:val="008B69B1"/>
    <w:pPr>
      <w:tabs>
        <w:tab w:val="right" w:leader="dot" w:pos="8290"/>
      </w:tabs>
      <w:spacing w:before="120"/>
    </w:pPr>
    <w:rPr>
      <w:rFonts w:eastAsiaTheme="minorHAnsi"/>
      <w:b/>
      <w:bCs/>
      <w:iCs/>
      <w:noProof/>
    </w:rPr>
  </w:style>
  <w:style w:type="paragraph" w:styleId="Verzeichnis3">
    <w:name w:val="toc 3"/>
    <w:basedOn w:val="Standard"/>
    <w:next w:val="Standard"/>
    <w:autoRedefine/>
    <w:uiPriority w:val="39"/>
    <w:unhideWhenUsed/>
    <w:qFormat/>
    <w:rsid w:val="008B69B1"/>
    <w:pPr>
      <w:ind w:left="480"/>
    </w:pPr>
    <w:rPr>
      <w:rFonts w:asciiTheme="minorHAnsi" w:eastAsiaTheme="minorHAnsi"/>
      <w:sz w:val="20"/>
      <w:szCs w:val="20"/>
    </w:rPr>
  </w:style>
  <w:style w:type="character" w:customStyle="1" w:styleId="EndNoteBibliographyTitle0">
    <w:name w:val="EndNote Bibliography Title 字符"/>
    <w:basedOn w:val="Absatz-Standardschriftart"/>
    <w:rsid w:val="008B69B1"/>
    <w:rPr>
      <w:rFonts w:ascii="Times New Roman" w:eastAsia="Times New Roman" w:hAnsi="Times New Roman" w:cs="Times New Roman"/>
    </w:rPr>
  </w:style>
  <w:style w:type="character" w:styleId="Platzhaltertext">
    <w:name w:val="Placeholder Text"/>
    <w:basedOn w:val="Absatz-Standardschriftart"/>
    <w:uiPriority w:val="99"/>
    <w:semiHidden/>
    <w:rsid w:val="008B69B1"/>
    <w:rPr>
      <w:color w:val="808080"/>
    </w:rPr>
  </w:style>
  <w:style w:type="paragraph" w:styleId="Verzeichnis4">
    <w:name w:val="toc 4"/>
    <w:basedOn w:val="Standard"/>
    <w:next w:val="Standard"/>
    <w:autoRedefine/>
    <w:uiPriority w:val="39"/>
    <w:unhideWhenUsed/>
    <w:qFormat/>
    <w:rsid w:val="008B69B1"/>
    <w:pPr>
      <w:ind w:left="720"/>
    </w:pPr>
    <w:rPr>
      <w:rFonts w:asciiTheme="minorHAnsi" w:eastAsiaTheme="minorHAnsi"/>
      <w:sz w:val="20"/>
      <w:szCs w:val="20"/>
    </w:rPr>
  </w:style>
  <w:style w:type="paragraph" w:styleId="Verzeichnis5">
    <w:name w:val="toc 5"/>
    <w:basedOn w:val="Standard"/>
    <w:next w:val="Standard"/>
    <w:autoRedefine/>
    <w:uiPriority w:val="39"/>
    <w:unhideWhenUsed/>
    <w:rsid w:val="008B69B1"/>
    <w:pPr>
      <w:ind w:left="960"/>
    </w:pPr>
    <w:rPr>
      <w:rFonts w:asciiTheme="minorHAnsi" w:eastAsiaTheme="minorHAnsi"/>
      <w:sz w:val="20"/>
      <w:szCs w:val="20"/>
    </w:rPr>
  </w:style>
  <w:style w:type="paragraph" w:styleId="Verzeichnis6">
    <w:name w:val="toc 6"/>
    <w:basedOn w:val="Standard"/>
    <w:next w:val="Standard"/>
    <w:autoRedefine/>
    <w:uiPriority w:val="39"/>
    <w:unhideWhenUsed/>
    <w:rsid w:val="008B69B1"/>
    <w:pPr>
      <w:ind w:left="1200"/>
    </w:pPr>
    <w:rPr>
      <w:rFonts w:asciiTheme="minorHAnsi" w:eastAsiaTheme="minorHAnsi"/>
      <w:sz w:val="20"/>
      <w:szCs w:val="20"/>
    </w:rPr>
  </w:style>
  <w:style w:type="paragraph" w:styleId="Verzeichnis7">
    <w:name w:val="toc 7"/>
    <w:basedOn w:val="Standard"/>
    <w:next w:val="Standard"/>
    <w:autoRedefine/>
    <w:uiPriority w:val="39"/>
    <w:unhideWhenUsed/>
    <w:rsid w:val="008B69B1"/>
    <w:pPr>
      <w:ind w:left="1440"/>
    </w:pPr>
    <w:rPr>
      <w:rFonts w:asciiTheme="minorHAnsi" w:eastAsiaTheme="minorHAnsi"/>
      <w:sz w:val="20"/>
      <w:szCs w:val="20"/>
    </w:rPr>
  </w:style>
  <w:style w:type="paragraph" w:styleId="Verzeichnis8">
    <w:name w:val="toc 8"/>
    <w:basedOn w:val="Standard"/>
    <w:next w:val="Standard"/>
    <w:autoRedefine/>
    <w:uiPriority w:val="39"/>
    <w:unhideWhenUsed/>
    <w:rsid w:val="008B69B1"/>
    <w:pPr>
      <w:ind w:left="1680"/>
    </w:pPr>
    <w:rPr>
      <w:rFonts w:asciiTheme="minorHAnsi" w:eastAsiaTheme="minorHAnsi"/>
      <w:sz w:val="20"/>
      <w:szCs w:val="20"/>
    </w:rPr>
  </w:style>
  <w:style w:type="paragraph" w:styleId="Verzeichnis9">
    <w:name w:val="toc 9"/>
    <w:basedOn w:val="Standard"/>
    <w:next w:val="Standard"/>
    <w:autoRedefine/>
    <w:uiPriority w:val="39"/>
    <w:unhideWhenUsed/>
    <w:rsid w:val="008B69B1"/>
    <w:pPr>
      <w:ind w:left="1920"/>
    </w:pPr>
    <w:rPr>
      <w:rFonts w:asciiTheme="minorHAnsi" w:eastAsiaTheme="minorHAnsi"/>
      <w:sz w:val="20"/>
      <w:szCs w:val="20"/>
    </w:rPr>
  </w:style>
  <w:style w:type="paragraph" w:customStyle="1" w:styleId="Default">
    <w:name w:val="Default"/>
    <w:rsid w:val="008B69B1"/>
    <w:pPr>
      <w:autoSpaceDE w:val="0"/>
      <w:autoSpaceDN w:val="0"/>
      <w:adjustRightInd w:val="0"/>
      <w:spacing w:after="80"/>
    </w:pPr>
    <w:rPr>
      <w:rFonts w:ascii="Times New Roman" w:hAnsi="Times New Roman" w:cs="Times New Roman"/>
      <w:bCs/>
      <w:color w:val="000000"/>
      <w:lang w:val="en-GB" w:eastAsia="en-US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8B69B1"/>
    <w:pPr>
      <w:ind w:leftChars="2500" w:left="100"/>
    </w:pPr>
  </w:style>
  <w:style w:type="character" w:customStyle="1" w:styleId="DatumZchn">
    <w:name w:val="Datum Zchn"/>
    <w:basedOn w:val="Absatz-Standardschriftart"/>
    <w:link w:val="Datum"/>
    <w:uiPriority w:val="99"/>
    <w:semiHidden/>
    <w:rsid w:val="008B69B1"/>
    <w:rPr>
      <w:rFonts w:ascii="Times New Roman" w:eastAsia="Times New Roman" w:hAnsi="Times New Roman" w:cs="Times New Roman"/>
    </w:rPr>
  </w:style>
  <w:style w:type="paragraph" w:styleId="Kopfzeile">
    <w:name w:val="header"/>
    <w:basedOn w:val="Standard"/>
    <w:link w:val="KopfzeileZchn"/>
    <w:uiPriority w:val="99"/>
    <w:unhideWhenUsed/>
    <w:rsid w:val="008B69B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KopfzeileZchn">
    <w:name w:val="Kopfzeile Zchn"/>
    <w:basedOn w:val="Absatz-Standardschriftart"/>
    <w:link w:val="Kopfzeile"/>
    <w:uiPriority w:val="99"/>
    <w:rsid w:val="008B69B1"/>
    <w:rPr>
      <w:rFonts w:ascii="Times New Roman" w:eastAsia="Times New Roman" w:hAnsi="Times New Roman" w:cs="Times New Roman"/>
      <w:sz w:val="18"/>
      <w:szCs w:val="18"/>
    </w:rPr>
  </w:style>
  <w:style w:type="character" w:styleId="Hervorhebung">
    <w:name w:val="Emphasis"/>
    <w:basedOn w:val="Absatz-Standardschriftart"/>
    <w:uiPriority w:val="20"/>
    <w:qFormat/>
    <w:rsid w:val="008B69B1"/>
    <w:rPr>
      <w:i/>
      <w:iCs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8B69B1"/>
    <w:pPr>
      <w:keepNext w:val="0"/>
      <w:spacing w:before="480"/>
      <w:ind w:right="-14"/>
      <w:outlineLvl w:val="9"/>
    </w:pPr>
    <w:rPr>
      <w:b w:val="0"/>
      <w:bCs/>
      <w:sz w:val="28"/>
      <w:szCs w:val="28"/>
    </w:rPr>
  </w:style>
  <w:style w:type="numbering" w:customStyle="1" w:styleId="1">
    <w:name w:val="样式1"/>
    <w:uiPriority w:val="99"/>
    <w:rsid w:val="008B69B1"/>
    <w:pPr>
      <w:numPr>
        <w:numId w:val="8"/>
      </w:numPr>
    </w:pPr>
  </w:style>
  <w:style w:type="numbering" w:customStyle="1" w:styleId="2">
    <w:name w:val="样式2"/>
    <w:uiPriority w:val="99"/>
    <w:rsid w:val="008B69B1"/>
    <w:pPr>
      <w:numPr>
        <w:numId w:val="9"/>
      </w:numPr>
    </w:pPr>
  </w:style>
  <w:style w:type="character" w:customStyle="1" w:styleId="hithilite">
    <w:name w:val="hithilite"/>
    <w:basedOn w:val="Absatz-Standardschriftart"/>
    <w:rsid w:val="008B69B1"/>
  </w:style>
  <w:style w:type="paragraph" w:styleId="Abbildungsverzeichnis">
    <w:name w:val="table of figures"/>
    <w:basedOn w:val="Standard"/>
    <w:next w:val="Standard"/>
    <w:uiPriority w:val="99"/>
    <w:unhideWhenUsed/>
    <w:rsid w:val="008B69B1"/>
    <w:pPr>
      <w:ind w:left="480" w:hanging="480"/>
    </w:pPr>
    <w:rPr>
      <w:rFonts w:asciiTheme="minorHAnsi" w:eastAsiaTheme="minorHAnsi"/>
      <w:smallCaps/>
      <w:sz w:val="20"/>
      <w:szCs w:val="20"/>
    </w:rPr>
  </w:style>
  <w:style w:type="table" w:customStyle="1" w:styleId="GridTable21">
    <w:name w:val="Grid Table 21"/>
    <w:basedOn w:val="NormaleTabelle"/>
    <w:uiPriority w:val="47"/>
    <w:rsid w:val="008B69B1"/>
    <w:pPr>
      <w:spacing w:after="80"/>
    </w:pPr>
    <w:rPr>
      <w:rFonts w:ascii="Times New Roman" w:hAnsi="Times New Roman" w:cs="Times New Roman"/>
      <w:bCs/>
      <w:color w:val="000000" w:themeColor="text1"/>
    </w:r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CategoryHeading">
    <w:name w:val="EndNote Category Heading"/>
    <w:basedOn w:val="Standard"/>
    <w:link w:val="EndNoteCategoryHeadingChar"/>
    <w:rsid w:val="008B69B1"/>
    <w:pPr>
      <w:spacing w:before="120" w:after="120"/>
    </w:pPr>
    <w:rPr>
      <w:b/>
    </w:rPr>
  </w:style>
  <w:style w:type="character" w:customStyle="1" w:styleId="EndNoteCategoryHeadingChar">
    <w:name w:val="EndNote Category Heading Char"/>
    <w:basedOn w:val="Absatz-Standardschriftart"/>
    <w:link w:val="EndNoteCategoryHeading"/>
    <w:rsid w:val="008B69B1"/>
    <w:rPr>
      <w:rFonts w:ascii="Times New Roman" w:eastAsia="Times New Roman" w:hAnsi="Times New Roman" w:cs="Times New Roman"/>
      <w:b/>
    </w:rPr>
  </w:style>
  <w:style w:type="character" w:customStyle="1" w:styleId="moreauthors">
    <w:name w:val="moreauthors"/>
    <w:basedOn w:val="Absatz-Standardschriftart"/>
    <w:rsid w:val="008B69B1"/>
  </w:style>
  <w:style w:type="character" w:customStyle="1" w:styleId="type1">
    <w:name w:val="type1"/>
    <w:basedOn w:val="Absatz-Standardschriftart"/>
    <w:rsid w:val="008B69B1"/>
    <w:rPr>
      <w:b/>
      <w:bCs/>
    </w:rPr>
  </w:style>
  <w:style w:type="character" w:customStyle="1" w:styleId="highwire-citation-authors">
    <w:name w:val="highwire-citation-authors"/>
    <w:basedOn w:val="Absatz-Standardschriftart"/>
    <w:rsid w:val="008B69B1"/>
  </w:style>
  <w:style w:type="character" w:customStyle="1" w:styleId="highwire-citation-author2">
    <w:name w:val="highwire-citation-author2"/>
    <w:basedOn w:val="Absatz-Standardschriftart"/>
    <w:rsid w:val="008B69B1"/>
  </w:style>
  <w:style w:type="paragraph" w:styleId="KeinLeerraum">
    <w:name w:val="No Spacing"/>
    <w:uiPriority w:val="1"/>
    <w:qFormat/>
    <w:rsid w:val="008B69B1"/>
    <w:pPr>
      <w:spacing w:after="80"/>
    </w:pPr>
    <w:rPr>
      <w:rFonts w:ascii="Times New Roman" w:eastAsia="Times New Roman" w:hAnsi="Times New Roman" w:cs="Times New Roman"/>
      <w:bCs/>
      <w:color w:val="000000" w:themeColor="text1"/>
    </w:rPr>
  </w:style>
  <w:style w:type="character" w:customStyle="1" w:styleId="UnresolvedMention2">
    <w:name w:val="Unresolved Mention2"/>
    <w:basedOn w:val="Absatz-Standardschriftart"/>
    <w:uiPriority w:val="99"/>
    <w:semiHidden/>
    <w:unhideWhenUsed/>
    <w:rsid w:val="008B69B1"/>
    <w:rPr>
      <w:color w:val="605E5C"/>
      <w:shd w:val="clear" w:color="auto" w:fill="E1DFDD"/>
    </w:rPr>
  </w:style>
  <w:style w:type="paragraph" w:customStyle="1" w:styleId="nova-e-listitem">
    <w:name w:val="nova-e-list__item"/>
    <w:basedOn w:val="Standard"/>
    <w:rsid w:val="008B69B1"/>
    <w:pPr>
      <w:spacing w:before="100" w:beforeAutospacing="1" w:after="100" w:afterAutospacing="1"/>
    </w:pPr>
    <w:rPr>
      <w:bCs/>
    </w:rPr>
  </w:style>
  <w:style w:type="character" w:customStyle="1" w:styleId="UnresolvedMention3">
    <w:name w:val="Unresolved Mention3"/>
    <w:basedOn w:val="Absatz-Standardschriftart"/>
    <w:uiPriority w:val="99"/>
    <w:semiHidden/>
    <w:unhideWhenUsed/>
    <w:rsid w:val="008B69B1"/>
    <w:rPr>
      <w:color w:val="605E5C"/>
      <w:shd w:val="clear" w:color="auto" w:fill="E1DFDD"/>
    </w:rPr>
  </w:style>
  <w:style w:type="character" w:customStyle="1" w:styleId="u-visually-hidden">
    <w:name w:val="u-visually-hidden"/>
    <w:basedOn w:val="Absatz-Standardschriftart"/>
    <w:rsid w:val="00FF1FBF"/>
  </w:style>
  <w:style w:type="character" w:customStyle="1" w:styleId="BeschriftungZchn">
    <w:name w:val="Beschriftung Zchn"/>
    <w:basedOn w:val="Absatz-Standardschriftart"/>
    <w:link w:val="Beschriftung"/>
    <w:uiPriority w:val="35"/>
    <w:rsid w:val="00021787"/>
    <w:rPr>
      <w:rFonts w:ascii="Times New Roman" w:eastAsia="Times New Roman" w:hAnsi="Times New Roman" w:cs="Times New Roman"/>
      <w:i/>
      <w:iCs/>
      <w:color w:val="44546A" w:themeColor="text2"/>
      <w:sz w:val="18"/>
      <w:szCs w:val="18"/>
    </w:rPr>
  </w:style>
  <w:style w:type="character" w:customStyle="1" w:styleId="UnresolvedMention">
    <w:name w:val="Unresolved Mention"/>
    <w:basedOn w:val="Absatz-Standardschriftart"/>
    <w:uiPriority w:val="99"/>
    <w:semiHidden/>
    <w:unhideWhenUsed/>
    <w:rsid w:val="00702DE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11328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526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12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86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14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24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371/journal.pgen.1002816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046/j.1439-0434.2002.00730.x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https://doi.org/10.1371/journal.pgen.1000891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i.org/10.1104/pp.109.136762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7441EDC-6851-4FBF-8C00-12F7C31390A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400</Words>
  <Characters>7985</Characters>
  <Application>Microsoft Office Word</Application>
  <DocSecurity>0</DocSecurity>
  <Lines>66</Lines>
  <Paragraphs>18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3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用户</dc:creator>
  <cp:keywords/>
  <dc:description/>
  <cp:lastModifiedBy>Sasse, Christoph</cp:lastModifiedBy>
  <cp:revision>3</cp:revision>
  <cp:lastPrinted>2021-01-26T08:43:00Z</cp:lastPrinted>
  <dcterms:created xsi:type="dcterms:W3CDTF">2021-07-13T07:29:00Z</dcterms:created>
  <dcterms:modified xsi:type="dcterms:W3CDTF">2021-08-23T11:17:00Z</dcterms:modified>
</cp:coreProperties>
</file>